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3784B6" w14:textId="77777777" w:rsidR="0066311D" w:rsidRPr="00476989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Name of Journal: </w:t>
      </w:r>
      <w:r w:rsidRPr="00476989">
        <w:rPr>
          <w:rFonts w:ascii="Book Antiqua" w:hAnsi="Book Antiqua"/>
          <w:i/>
          <w:color w:val="000000" w:themeColor="text1"/>
          <w:sz w:val="24"/>
          <w:szCs w:val="24"/>
        </w:rPr>
        <w:t>World Journal of Orthopaedics</w:t>
      </w:r>
    </w:p>
    <w:p w14:paraId="4AEB396C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eastAsia="SimSun" w:hAnsi="Book Antiqua"/>
          <w:b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NO: </w:t>
      </w:r>
      <w:r w:rsidR="006D204D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>40734</w:t>
      </w:r>
    </w:p>
    <w:p w14:paraId="3D06AF17" w14:textId="67829533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eastAsia="SimSun" w:hAnsi="Book Antiqua"/>
          <w:b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Type: </w:t>
      </w:r>
      <w:r w:rsidR="00CE6E4D" w:rsidRPr="00045CFA">
        <w:rPr>
          <w:rFonts w:ascii="Book Antiqua" w:hAnsi="Book Antiqua"/>
          <w:color w:val="000000" w:themeColor="text1"/>
          <w:sz w:val="24"/>
          <w:szCs w:val="24"/>
        </w:rPr>
        <w:t>EDITORIAL</w:t>
      </w:r>
    </w:p>
    <w:p w14:paraId="4477CA70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eastAsia="SimSun" w:hAnsi="Book Antiqua"/>
          <w:b/>
          <w:color w:val="000000" w:themeColor="text1"/>
          <w:sz w:val="24"/>
          <w:szCs w:val="24"/>
          <w:lang w:eastAsia="zh-CN"/>
        </w:rPr>
      </w:pPr>
    </w:p>
    <w:p w14:paraId="45D8216B" w14:textId="082C1F22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Hip </w:t>
      </w:r>
      <w:r w:rsidR="00CE6E4D" w:rsidRPr="00045CFA">
        <w:rPr>
          <w:rFonts w:ascii="Book Antiqua" w:hAnsi="Book Antiqua"/>
          <w:b/>
          <w:color w:val="000000" w:themeColor="text1"/>
          <w:sz w:val="24"/>
          <w:szCs w:val="24"/>
        </w:rPr>
        <w:t>hemi-arthroplasty for neck of femur fracture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: What is the current evidence?</w:t>
      </w:r>
    </w:p>
    <w:p w14:paraId="0F86DF6A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44359B4E" w14:textId="7AEA25B4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>Robertson GA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  <w:lang w:eastAsia="zh-CN"/>
        </w:rPr>
        <w:t>et al.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475DB" w:rsidRPr="00045CFA">
        <w:rPr>
          <w:rFonts w:ascii="Book Antiqua" w:hAnsi="Book Antiqua"/>
          <w:color w:val="000000" w:themeColor="text1"/>
          <w:sz w:val="24"/>
          <w:szCs w:val="24"/>
        </w:rPr>
        <w:t>Hip hemi-arthroplasty for neck of femur fracture</w:t>
      </w:r>
    </w:p>
    <w:p w14:paraId="5793E935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eastAsia="SimSun" w:hAnsi="Book Antiqua"/>
          <w:color w:val="000000" w:themeColor="text1"/>
          <w:sz w:val="24"/>
          <w:szCs w:val="24"/>
          <w:lang w:eastAsia="zh-CN"/>
        </w:rPr>
      </w:pPr>
    </w:p>
    <w:p w14:paraId="58AFCECE" w14:textId="1A652F6F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>Greg AJ Robertson, Alexander M Wood</w:t>
      </w:r>
    </w:p>
    <w:p w14:paraId="13CAFDB9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6D744E90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Greg AJ Robertson,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Edinburgh Orthopaedic Trauma Unit, Royal Infirmary of Edinburgh, 51 Little France Crescent, Edinburgh, Scotland EH16 4SA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,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United Kingdom</w:t>
      </w:r>
    </w:p>
    <w:p w14:paraId="21F6D889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15DDBABE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Alexander M Wood,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Orthopaedic Department, Leeds General Infirmary, </w:t>
      </w:r>
      <w:r w:rsidRPr="00045CFA">
        <w:rPr>
          <w:rStyle w:val="xbe"/>
          <w:rFonts w:ascii="Book Antiqua" w:hAnsi="Book Antiqua"/>
          <w:color w:val="000000" w:themeColor="text1"/>
          <w:sz w:val="24"/>
          <w:szCs w:val="24"/>
        </w:rPr>
        <w:t>Great George St, Leeds LS1 3EX,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United Kingdom</w:t>
      </w:r>
    </w:p>
    <w:p w14:paraId="7651BC9F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2BAE20BE" w14:textId="690AED08" w:rsidR="0088694B" w:rsidRPr="00045CFA" w:rsidRDefault="0088694B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bCs/>
          <w:color w:val="000000" w:themeColor="text1"/>
          <w:sz w:val="24"/>
          <w:szCs w:val="24"/>
          <w:lang w:val="it-IT"/>
        </w:rPr>
        <w:t xml:space="preserve">ORCID number: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Greg AJ Robertson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(0000-0002-9152-7144);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lexander M Wood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(0000-0001-7917-7498).</w:t>
      </w:r>
    </w:p>
    <w:p w14:paraId="28C6B626" w14:textId="77777777" w:rsidR="00D65FE2" w:rsidRPr="00045CFA" w:rsidRDefault="00D65FE2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bCs/>
          <w:color w:val="000000" w:themeColor="text1"/>
          <w:sz w:val="24"/>
          <w:szCs w:val="24"/>
          <w:lang w:val="it-IT" w:eastAsia="zh-CN"/>
        </w:rPr>
      </w:pPr>
    </w:p>
    <w:p w14:paraId="38BE2968" w14:textId="0BCB73BD" w:rsidR="0066311D" w:rsidRPr="00045CFA" w:rsidRDefault="00D65FE2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Author contribution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3D06E8" w:rsidRPr="00045CFA">
        <w:rPr>
          <w:rFonts w:ascii="Book Antiqua" w:hAnsi="Book Antiqua"/>
          <w:color w:val="000000" w:themeColor="text1"/>
          <w:sz w:val="24"/>
          <w:szCs w:val="24"/>
        </w:rPr>
        <w:t>Robertson</w:t>
      </w:r>
      <w:r w:rsidR="003D06E8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GA</w:t>
      </w:r>
      <w:r w:rsidR="003D06E8" w:rsidRPr="00045CF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D06E8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and </w:t>
      </w:r>
      <w:r w:rsidR="003D06E8" w:rsidRPr="00045CFA">
        <w:rPr>
          <w:rFonts w:ascii="Book Antiqua" w:hAnsi="Book Antiqua"/>
          <w:color w:val="000000" w:themeColor="text1"/>
          <w:sz w:val="24"/>
          <w:szCs w:val="24"/>
        </w:rPr>
        <w:t xml:space="preserve">Wood </w:t>
      </w:r>
      <w:r w:rsidR="003D06E8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>AM</w:t>
      </w:r>
      <w:r w:rsidR="0066311D" w:rsidRPr="00045CFA">
        <w:rPr>
          <w:rFonts w:ascii="Book Antiqua" w:hAnsi="Book Antiqua"/>
          <w:color w:val="000000" w:themeColor="text1"/>
          <w:sz w:val="24"/>
          <w:szCs w:val="24"/>
        </w:rPr>
        <w:t xml:space="preserve"> wr</w:t>
      </w:r>
      <w:r w:rsidR="00052E16">
        <w:rPr>
          <w:rFonts w:ascii="Book Antiqua" w:hAnsi="Book Antiqua"/>
          <w:color w:val="000000" w:themeColor="text1"/>
          <w:sz w:val="24"/>
          <w:szCs w:val="24"/>
        </w:rPr>
        <w:t xml:space="preserve">ote and edited the manuscript. </w:t>
      </w:r>
    </w:p>
    <w:p w14:paraId="1EB0B668" w14:textId="3FC9075B" w:rsidR="0066311D" w:rsidRPr="00045CFA" w:rsidRDefault="00CE0903" w:rsidP="008268CF">
      <w:pPr>
        <w:pStyle w:val="NormalWeb"/>
        <w:spacing w:beforeLines="0" w:afterLines="0" w:line="360" w:lineRule="auto"/>
        <w:ind w:rightChars="-20" w:right="-44"/>
        <w:jc w:val="both"/>
        <w:rPr>
          <w:rFonts w:ascii="Book Antiqua" w:eastAsiaTheme="minorEastAsi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> </w:t>
      </w:r>
    </w:p>
    <w:p w14:paraId="7C526D79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Conflict-of-interest statement: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The authors have no conflict of interests. </w:t>
      </w:r>
    </w:p>
    <w:p w14:paraId="1E2BFBE9" w14:textId="77777777" w:rsidR="00CE0903" w:rsidRPr="00045CFA" w:rsidRDefault="00CE0903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p w14:paraId="577F2B26" w14:textId="5A7BC2B2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Open-Access: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license their derivative works on different terms, provided the original work is properly cited and the use is non-commercial. See: http://creativecommons.org/licenses/by-nc/4.0/ </w:t>
      </w:r>
    </w:p>
    <w:p w14:paraId="06BBA720" w14:textId="77777777" w:rsidR="00CE0903" w:rsidRPr="00045CFA" w:rsidRDefault="00CE0903" w:rsidP="008268CF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p w14:paraId="68072BD2" w14:textId="77777777" w:rsidR="00CE0903" w:rsidRPr="00045CFA" w:rsidRDefault="00CE0903" w:rsidP="008268CF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Manuscript source:</w:t>
      </w:r>
      <w:r w:rsidRPr="00045CFA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>Invited manuscript</w:t>
      </w:r>
    </w:p>
    <w:p w14:paraId="76291624" w14:textId="77777777" w:rsidR="00CE0903" w:rsidRPr="00045CFA" w:rsidRDefault="00CE0903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p w14:paraId="60435DC3" w14:textId="49FE553B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Correspondence to: </w:t>
      </w:r>
      <w:r w:rsidR="00CE0903" w:rsidRPr="00045CFA">
        <w:rPr>
          <w:rFonts w:ascii="Book Antiqua" w:hAnsi="Book Antiqua" w:cs="Book Antiqua"/>
          <w:b/>
          <w:color w:val="000000" w:themeColor="text1"/>
          <w:sz w:val="24"/>
          <w:szCs w:val="24"/>
        </w:rPr>
        <w:t>Greg AJ</w:t>
      </w:r>
      <w:r w:rsidRPr="00045CFA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 Robertson, 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</w:rPr>
        <w:t>BSc,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 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</w:rPr>
        <w:t>MBChB,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 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</w:rPr>
        <w:t>MSc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</w:rPr>
        <w:t>Surgeon</w:t>
      </w:r>
      <w:r w:rsidR="00CE0903" w:rsidRPr="00045CFA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Pr="00045CFA">
        <w:rPr>
          <w:rFonts w:ascii="Book Antiqua" w:hAnsi="Book Antiqua" w:cs="Book Antiqua"/>
          <w:color w:val="000000" w:themeColor="text1"/>
          <w:sz w:val="24"/>
          <w:szCs w:val="24"/>
        </w:rPr>
        <w:t xml:space="preserve">Edinburgh Orthopaedic Trauma Unit, Royal Infirmary of Edinburgh,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51 Little Franc</w:t>
      </w:r>
      <w:r w:rsidR="00CE0903" w:rsidRPr="00045CFA">
        <w:rPr>
          <w:rFonts w:ascii="Book Antiqua" w:hAnsi="Book Antiqua"/>
          <w:color w:val="000000" w:themeColor="text1"/>
          <w:sz w:val="24"/>
          <w:szCs w:val="24"/>
        </w:rPr>
        <w:t>e Crescent, Edinburgh, Scotland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EH16 4SA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,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United Kingdom</w:t>
      </w:r>
      <w:r w:rsidRPr="00045CFA">
        <w:rPr>
          <w:rFonts w:ascii="Book Antiqua" w:hAnsi="Book Antiqua" w:cs="Book Antiqua"/>
          <w:color w:val="000000" w:themeColor="text1"/>
          <w:sz w:val="24"/>
          <w:szCs w:val="24"/>
        </w:rPr>
        <w:t>. greg_robertson@live.co.uk</w:t>
      </w:r>
    </w:p>
    <w:p w14:paraId="1370E4F9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Telephone: </w:t>
      </w:r>
      <w:r w:rsidRPr="00045CFA">
        <w:rPr>
          <w:rFonts w:ascii="Book Antiqua" w:hAnsi="Book Antiqua" w:cs="Helvetica"/>
          <w:iCs/>
          <w:color w:val="000000" w:themeColor="text1"/>
          <w:sz w:val="24"/>
          <w:szCs w:val="24"/>
        </w:rPr>
        <w:t>+44 -131-242 3545</w:t>
      </w:r>
    </w:p>
    <w:p w14:paraId="6D0CE3D8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eastAsia="Times New Roman" w:hAnsi="Book Antiqua" w:cs="Helvetica"/>
          <w:iCs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Fax: </w:t>
      </w:r>
      <w:r w:rsidRPr="00045CFA">
        <w:rPr>
          <w:rFonts w:ascii="Book Antiqua" w:eastAsia="Times New Roman" w:hAnsi="Book Antiqua" w:cs="Helvetica"/>
          <w:iCs/>
          <w:color w:val="000000" w:themeColor="text1"/>
          <w:sz w:val="24"/>
          <w:szCs w:val="24"/>
        </w:rPr>
        <w:t>+44 -131-242 3541</w:t>
      </w:r>
    </w:p>
    <w:p w14:paraId="228DC8EF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 w:cs="Arial"/>
          <w:color w:val="000000" w:themeColor="text1"/>
          <w:sz w:val="24"/>
          <w:szCs w:val="24"/>
          <w:lang w:eastAsia="zh-CN"/>
        </w:rPr>
      </w:pPr>
    </w:p>
    <w:p w14:paraId="49AC48C4" w14:textId="64FD4601" w:rsidR="00BB6BB1" w:rsidRPr="00045CFA" w:rsidRDefault="00BB6BB1" w:rsidP="008268C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Times New Roman" w:hAnsi="Book Antiqua" w:cs="Times New Roman"/>
          <w:b/>
          <w:bCs/>
          <w:color w:val="000000" w:themeColor="text1"/>
          <w:sz w:val="24"/>
          <w:szCs w:val="24"/>
          <w:lang w:eastAsia="zh-CN"/>
        </w:rPr>
        <w:t>Received: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 July </w:t>
      </w:r>
      <w:r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10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, </w:t>
      </w:r>
      <w:r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2018</w:t>
      </w:r>
    </w:p>
    <w:p w14:paraId="7170561A" w14:textId="090BA179" w:rsidR="00BB6BB1" w:rsidRPr="00045CFA" w:rsidRDefault="00BB6BB1" w:rsidP="008268C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Times New Roman" w:hAnsi="Book Antiqua" w:cs="Times New Roman"/>
          <w:b/>
          <w:bCs/>
          <w:color w:val="000000" w:themeColor="text1"/>
          <w:sz w:val="24"/>
          <w:szCs w:val="24"/>
          <w:lang w:eastAsia="zh-CN"/>
        </w:rPr>
        <w:t>Peer-review started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: July </w:t>
      </w:r>
      <w:r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10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, </w:t>
      </w:r>
      <w:r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2018</w:t>
      </w:r>
    </w:p>
    <w:p w14:paraId="7DA41303" w14:textId="7DC94D87" w:rsidR="00BB6BB1" w:rsidRPr="00045CFA" w:rsidRDefault="00BB6BB1" w:rsidP="008268C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Times New Roman" w:hAnsi="Book Antiqua" w:cs="Times New Roman"/>
          <w:b/>
          <w:bCs/>
          <w:color w:val="000000" w:themeColor="text1"/>
          <w:sz w:val="24"/>
          <w:szCs w:val="24"/>
          <w:lang w:eastAsia="zh-CN"/>
        </w:rPr>
        <w:t>First decision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: July </w:t>
      </w:r>
      <w:r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31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, </w:t>
      </w:r>
      <w:r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2018</w:t>
      </w:r>
    </w:p>
    <w:p w14:paraId="1A7A45C4" w14:textId="288A9D70" w:rsidR="00BB6BB1" w:rsidRPr="00045CFA" w:rsidRDefault="00BB6BB1" w:rsidP="008268C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Times New Roman" w:hAnsi="Book Antiqua" w:cs="Times New Roman"/>
          <w:b/>
          <w:bCs/>
          <w:color w:val="000000" w:themeColor="text1"/>
          <w:sz w:val="24"/>
          <w:szCs w:val="24"/>
          <w:lang w:eastAsia="zh-CN"/>
        </w:rPr>
        <w:t>Revised: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August 7, 2018</w:t>
      </w:r>
    </w:p>
    <w:p w14:paraId="5FD3246D" w14:textId="167D0D17" w:rsidR="00BB6BB1" w:rsidRPr="00045CFA" w:rsidRDefault="00BB6BB1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eastAsia="Times New Roman" w:hAnsi="Book Antiqua" w:cs="Times New Roman"/>
          <w:b/>
          <w:bCs/>
          <w:color w:val="000000" w:themeColor="text1"/>
          <w:sz w:val="24"/>
          <w:szCs w:val="24"/>
          <w:lang w:eastAsia="zh-CN"/>
        </w:rPr>
        <w:t>Accepted:</w:t>
      </w:r>
      <w:ins w:id="0" w:author="Li Ma" w:date="2018-10-09T05:27:00Z">
        <w:r w:rsidR="001B6CFB">
          <w:rPr>
            <w:rFonts w:ascii="Book Antiqua" w:eastAsia="Times New Roman" w:hAnsi="Book Antiqua" w:cs="Times New Roman"/>
            <w:b/>
            <w:bCs/>
            <w:color w:val="000000" w:themeColor="text1"/>
            <w:sz w:val="24"/>
            <w:szCs w:val="24"/>
            <w:lang w:eastAsia="zh-CN"/>
          </w:rPr>
          <w:t xml:space="preserve"> </w:t>
        </w:r>
        <w:r w:rsidR="001B6CFB" w:rsidRPr="001B6CFB">
          <w:rPr>
            <w:rFonts w:ascii="Book Antiqua" w:eastAsia="Times New Roman" w:hAnsi="Book Antiqua" w:cs="Times New Roman"/>
            <w:bCs/>
            <w:color w:val="000000" w:themeColor="text1"/>
            <w:sz w:val="24"/>
            <w:szCs w:val="24"/>
            <w:lang w:val="en-US" w:eastAsia="zh-CN"/>
            <w:rPrChange w:id="1" w:author="Li Ma" w:date="2018-10-09T05:27:00Z">
              <w:rPr>
                <w:rFonts w:ascii="Book Antiqua" w:eastAsia="Times New Roman" w:hAnsi="Book Antiqua" w:cs="Times New Roman"/>
                <w:b/>
                <w:bCs/>
                <w:color w:val="000000" w:themeColor="text1"/>
                <w:sz w:val="24"/>
                <w:szCs w:val="24"/>
                <w:lang w:val="en-US" w:eastAsia="zh-CN"/>
              </w:rPr>
            </w:rPrChange>
          </w:rPr>
          <w:t>October 9, 2018</w:t>
        </w:r>
      </w:ins>
      <w:r w:rsidRPr="00045CFA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</w:p>
    <w:p w14:paraId="42295A97" w14:textId="566BDC0F" w:rsidR="00BB6BB1" w:rsidRPr="00045CFA" w:rsidRDefault="00BB6BB1" w:rsidP="008268C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Times New Roman" w:hAnsi="Book Antiqua" w:cs="Times New Roman"/>
          <w:b/>
          <w:bCs/>
          <w:color w:val="000000" w:themeColor="text1"/>
          <w:sz w:val="24"/>
          <w:szCs w:val="24"/>
          <w:lang w:eastAsia="zh-CN"/>
        </w:rPr>
        <w:t>Article in press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: </w:t>
      </w:r>
      <w:ins w:id="2" w:author="Li Ma" w:date="2018-10-09T05:27:00Z">
        <w:r w:rsidR="001B6CFB">
          <w:rPr>
            <w:rFonts w:ascii="Book Antiqua" w:eastAsia="Times New Roman" w:hAnsi="Book Antiqua" w:cs="Times New Roman"/>
            <w:color w:val="000000" w:themeColor="text1"/>
            <w:sz w:val="24"/>
            <w:szCs w:val="24"/>
            <w:lang w:eastAsia="zh-CN"/>
          </w:rPr>
          <w:t xml:space="preserve"> </w:t>
        </w:r>
      </w:ins>
      <w:bookmarkStart w:id="3" w:name="_GoBack"/>
      <w:bookmarkEnd w:id="3"/>
    </w:p>
    <w:p w14:paraId="47852966" w14:textId="77777777" w:rsidR="00BB6BB1" w:rsidRPr="00045CFA" w:rsidRDefault="00BB6BB1" w:rsidP="008268CF">
      <w:pPr>
        <w:spacing w:after="0" w:line="360" w:lineRule="auto"/>
        <w:jc w:val="both"/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Times New Roman" w:hAnsi="Book Antiqua" w:cs="Times New Roman"/>
          <w:b/>
          <w:bCs/>
          <w:color w:val="000000" w:themeColor="text1"/>
          <w:sz w:val="24"/>
          <w:szCs w:val="24"/>
          <w:lang w:eastAsia="zh-CN"/>
        </w:rPr>
        <w:t>Published online:</w:t>
      </w:r>
      <w:r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</w:p>
    <w:p w14:paraId="0194EF48" w14:textId="77777777" w:rsidR="00BB6BB1" w:rsidRPr="00045CFA" w:rsidRDefault="00BB6BB1" w:rsidP="008268CF">
      <w:pPr>
        <w:spacing w:after="0" w:line="360" w:lineRule="auto"/>
        <w:ind w:rightChars="-20" w:right="-44"/>
        <w:jc w:val="both"/>
        <w:rPr>
          <w:rFonts w:ascii="Book Antiqua" w:hAnsi="Book Antiqua" w:cs="Arial"/>
          <w:color w:val="000000" w:themeColor="text1"/>
          <w:sz w:val="24"/>
          <w:szCs w:val="24"/>
          <w:lang w:eastAsia="zh-CN"/>
        </w:rPr>
      </w:pPr>
    </w:p>
    <w:p w14:paraId="34624F38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u w:val="single"/>
        </w:rPr>
      </w:pPr>
    </w:p>
    <w:p w14:paraId="3A85DB61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u w:val="single"/>
        </w:rPr>
      </w:pPr>
    </w:p>
    <w:p w14:paraId="3C3DEF61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u w:val="single"/>
        </w:rPr>
      </w:pPr>
    </w:p>
    <w:p w14:paraId="2F153F98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u w:val="single"/>
        </w:rPr>
      </w:pPr>
    </w:p>
    <w:p w14:paraId="5D357E83" w14:textId="77777777" w:rsidR="0066311D" w:rsidRPr="00045CFA" w:rsidRDefault="0066311D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u w:val="single"/>
        </w:rPr>
      </w:pPr>
    </w:p>
    <w:p w14:paraId="7104C0D7" w14:textId="77777777" w:rsidR="001403C4" w:rsidRPr="00045CFA" w:rsidRDefault="001403C4" w:rsidP="008268CF">
      <w:pPr>
        <w:spacing w:after="0"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  <w:u w:val="single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  <w:u w:val="single"/>
        </w:rPr>
        <w:br w:type="page"/>
      </w:r>
    </w:p>
    <w:p w14:paraId="0FB258E4" w14:textId="2A9A0028" w:rsidR="00772AA7" w:rsidRPr="00045CFA" w:rsidRDefault="00772AA7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lastRenderedPageBreak/>
        <w:t>Abstract</w:t>
      </w:r>
    </w:p>
    <w:p w14:paraId="70BDBB8E" w14:textId="7361246B" w:rsidR="00D27CD8" w:rsidRPr="00045CFA" w:rsidRDefault="00772AA7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is editorial reviews and summarises the current evidence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meta-analyses and Cochrane review</w:t>
      </w:r>
      <w:r w:rsidR="00EA475C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lating to the use of hip hemi-arthroplas</w:t>
      </w:r>
      <w:r w:rsidR="007978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y for neck of femur fractures.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garding the optimal surgical approach, t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o recent </w:t>
      </w:r>
      <w:r w:rsidR="00E16F2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eta-analyses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have found that</w:t>
      </w:r>
      <w:r w:rsidR="00E16F2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p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sterior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approaches are associated with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higher r</w:t>
      </w:r>
      <w:r w:rsidR="00E16F27" w:rsidRPr="00045CFA">
        <w:rPr>
          <w:rFonts w:ascii="Book Antiqua" w:hAnsi="Book Antiqua" w:cstheme="minorHAnsi"/>
          <w:color w:val="000000" w:themeColor="text1"/>
          <w:sz w:val="24"/>
          <w:szCs w:val="24"/>
        </w:rPr>
        <w:t>ate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of dislocation compared to lateral and a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nterior approaches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d higher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</w:t>
      </w:r>
      <w:r w:rsidR="00E16F27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re-opera</w:t>
      </w:r>
      <w:r w:rsidR="00E16F27" w:rsidRPr="00045CFA">
        <w:rPr>
          <w:rFonts w:ascii="Book Antiqua" w:hAnsi="Book Antiqua" w:cstheme="minorHAnsi"/>
          <w:color w:val="000000" w:themeColor="text1"/>
          <w:sz w:val="24"/>
          <w:szCs w:val="24"/>
        </w:rPr>
        <w:t>tion compared to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ateral a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>pproach</w:t>
      </w:r>
      <w:r w:rsidR="00E16F27" w:rsidRPr="00045CFA">
        <w:rPr>
          <w:rFonts w:ascii="Book Antiqua" w:hAnsi="Book Antiqua" w:cstheme="minorHAnsi"/>
          <w:color w:val="000000" w:themeColor="text1"/>
          <w:sz w:val="24"/>
          <w:szCs w:val="24"/>
        </w:rPr>
        <w:t>es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473158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erior approaches should therefore be avoided when performing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hemi-arthroplasty procedures.</w:t>
      </w:r>
      <w:r w:rsidR="007978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Assessing the optimal prosthesis head component, three recent meta-analyses and one Cochrane</w:t>
      </w:r>
      <w:r w:rsidR="00C27EA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view have found that while uni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lar hemi-arthroplasty can be associated with increased rates of acetabular erosion at short-term follow-up (up to 1 year), there is no significant difference between the unipolar hemi-arthroplasty and bipolar hemi-arthroplasty for surgical outcome, complication profile, functional outcome and acetabular erosion rates at longer-term follow-up (2 to 4 years). With bipolar hemi-arthroplasty being the more expensive prosthesis, unipolar hemi-arthroplasty </w:t>
      </w:r>
      <w:r w:rsidR="00473158" w:rsidRPr="00045CFA">
        <w:rPr>
          <w:rFonts w:ascii="Book Antiqua" w:hAnsi="Book Antiqua" w:cstheme="minorHAnsi"/>
          <w:color w:val="000000" w:themeColor="text1"/>
          <w:sz w:val="24"/>
          <w:szCs w:val="24"/>
        </w:rPr>
        <w:t>is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recommended</w:t>
      </w:r>
      <w:r w:rsidR="001403C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ption.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With regards to the optimal femoral stem insertion technique, t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hree recent meta-analyses and one Cochrane Review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ave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nd th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at</w:t>
      </w:r>
      <w:r w:rsidR="003919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ile cemented hip h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emi-arthroplasties a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sociated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a longer operative time compared to uncemented Hip Hemi-arthroplasties, cemented prostheses hav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lower rates of implant-related complications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particularly peri-prosthetic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fracture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impro</w:t>
      </w:r>
      <w:r w:rsidR="003919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ved post-operative outcome regar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ding residua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igh pain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mobility. With no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ignificant difference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un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the two techniques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dical complications and mortality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emented hip hemi-arthroplasty would appear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be the superi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echnique.</w:t>
      </w:r>
      <w:r w:rsidR="007978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the topic of wound closure, o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ne recent meta-analysis has found that, while staples can result in a quicker closure time, there is no significant difference in post-operative infections rates or wound healing outcomes when comparing staples to sutures. </w:t>
      </w:r>
      <w:r w:rsidR="00F021CA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fore</w:t>
      </w:r>
      <w:r w:rsidR="00390B5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C2279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ither 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uture </w:t>
      </w:r>
      <w:r w:rsidR="00C2279C" w:rsidRPr="00045CFA">
        <w:rPr>
          <w:rFonts w:ascii="Book Antiqua" w:hAnsi="Book Antiqua" w:cstheme="minorHAnsi"/>
          <w:color w:val="000000" w:themeColor="text1"/>
          <w:sz w:val="24"/>
          <w:szCs w:val="24"/>
        </w:rPr>
        <w:t>or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ple wound closure techniques appear equally appropriate for hip hemi-arthroplasty procedures.</w:t>
      </w:r>
    </w:p>
    <w:p w14:paraId="39D122A2" w14:textId="77777777" w:rsidR="0079785B" w:rsidRPr="00045CFA" w:rsidRDefault="0079785B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  <w:u w:val="single"/>
        </w:rPr>
      </w:pPr>
    </w:p>
    <w:p w14:paraId="272A77FF" w14:textId="0020DDEC" w:rsidR="00772AA7" w:rsidRPr="00045CFA" w:rsidRDefault="001403C4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Key word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>Hip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-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arthroplasty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eck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racture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sthesis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em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ad</w:t>
      </w:r>
      <w:r w:rsidR="007F7204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ement</w:t>
      </w:r>
    </w:p>
    <w:p w14:paraId="14D10B43" w14:textId="77777777" w:rsidR="0090330B" w:rsidRDefault="0090330B" w:rsidP="008268CF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  <w:bookmarkStart w:id="4" w:name="OLE_LINK55"/>
      <w:bookmarkStart w:id="5" w:name="OLE_LINK56"/>
      <w:bookmarkStart w:id="6" w:name="OLE_LINK105"/>
      <w:bookmarkStart w:id="7" w:name="OLE_LINK116"/>
      <w:bookmarkStart w:id="8" w:name="OLE_LINK89"/>
    </w:p>
    <w:p w14:paraId="52A0EE67" w14:textId="4944981D" w:rsidR="001403C4" w:rsidRPr="00045CFA" w:rsidRDefault="001403C4" w:rsidP="008268CF">
      <w:pPr>
        <w:spacing w:after="0" w:line="360" w:lineRule="auto"/>
        <w:jc w:val="both"/>
        <w:rPr>
          <w:rFonts w:ascii="Book Antiqua" w:hAnsi="Book Antiqua" w:cs="Arial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©</w:t>
      </w:r>
      <w:bookmarkEnd w:id="4"/>
      <w:bookmarkEnd w:id="5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="Arial"/>
          <w:b/>
          <w:color w:val="000000" w:themeColor="text1"/>
          <w:sz w:val="24"/>
          <w:szCs w:val="24"/>
        </w:rPr>
        <w:t xml:space="preserve">The Author(s) </w:t>
      </w:r>
      <w:r w:rsidRPr="00045CFA">
        <w:rPr>
          <w:rFonts w:ascii="Book Antiqua" w:hAnsi="Book Antiqua" w:cs="Arial"/>
          <w:b/>
          <w:color w:val="000000" w:themeColor="text1"/>
          <w:sz w:val="24"/>
          <w:szCs w:val="24"/>
          <w:lang w:eastAsia="zh-CN"/>
        </w:rPr>
        <w:t>2018</w:t>
      </w:r>
      <w:r w:rsidRPr="00045CFA">
        <w:rPr>
          <w:rFonts w:ascii="Book Antiqua" w:hAnsi="Book Antiqua" w:cs="Arial"/>
          <w:b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="Arial"/>
          <w:color w:val="000000" w:themeColor="text1"/>
          <w:sz w:val="24"/>
          <w:szCs w:val="24"/>
        </w:rPr>
        <w:t xml:space="preserve">Published by </w:t>
      </w:r>
      <w:proofErr w:type="spellStart"/>
      <w:r w:rsidRPr="00045CFA">
        <w:rPr>
          <w:rFonts w:ascii="Book Antiqua" w:hAnsi="Book Antiqua" w:cs="Arial"/>
          <w:color w:val="000000" w:themeColor="text1"/>
          <w:sz w:val="24"/>
          <w:szCs w:val="24"/>
        </w:rPr>
        <w:t>Baishideng</w:t>
      </w:r>
      <w:proofErr w:type="spellEnd"/>
      <w:r w:rsidRPr="00045CFA">
        <w:rPr>
          <w:rFonts w:ascii="Book Antiqua" w:hAnsi="Book Antiqua" w:cs="Arial"/>
          <w:color w:val="000000" w:themeColor="text1"/>
          <w:sz w:val="24"/>
          <w:szCs w:val="24"/>
        </w:rPr>
        <w:t xml:space="preserve"> Publishing Group Inc. All rights reserved.</w:t>
      </w:r>
    </w:p>
    <w:bookmarkEnd w:id="6"/>
    <w:bookmarkEnd w:id="7"/>
    <w:bookmarkEnd w:id="8"/>
    <w:p w14:paraId="234A2EA1" w14:textId="77777777" w:rsidR="00F848A5" w:rsidRPr="00045CFA" w:rsidRDefault="00F848A5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  <w:u w:val="single"/>
          <w:lang w:eastAsia="zh-CN"/>
        </w:rPr>
      </w:pPr>
    </w:p>
    <w:p w14:paraId="3F03A1C2" w14:textId="13FBB278" w:rsidR="0079785B" w:rsidRPr="00045CFA" w:rsidRDefault="001403C4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Core tip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From the current evidence on hip hemi-a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throplasty, the following conclusions can be drawn: 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erior a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pproaches are associated with</w:t>
      </w:r>
      <w:r w:rsidR="00390B5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gher rate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390B5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dislocation and should be avoided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390B5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re is no significant difference between unipolar and bipolar hemi-arthroplasty for surgical outcome, complication profile, functional outcome and 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ong-term </w:t>
      </w:r>
      <w:r w:rsidR="00D2561F" w:rsidRPr="00045CFA">
        <w:rPr>
          <w:rFonts w:ascii="Book Antiqua" w:hAnsi="Book Antiqua" w:cstheme="minorHAnsi"/>
          <w:color w:val="000000" w:themeColor="text1"/>
          <w:sz w:val="24"/>
          <w:szCs w:val="24"/>
        </w:rPr>
        <w:t>acetabular-</w:t>
      </w:r>
      <w:r w:rsidR="005D4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erosion rates</w:t>
      </w:r>
      <w:r w:rsidR="009412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therefore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>unipolar hemi-arthroplasty, the cheaper prosthesis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</w:t>
      </w:r>
      <w:r w:rsidR="009412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commended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ption; cemented hemi-a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>rthroplasty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e recommended option, has 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ower rates of implant-related complications and 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sidual</w:t>
      </w:r>
      <w:r w:rsidR="00772AA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igh pain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pared to uncemented hemi-a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rthroplasty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ith no significant difference</w:t>
      </w:r>
      <w:r w:rsidR="009412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88461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dical complications or mortality; t</w:t>
      </w:r>
      <w:r w:rsidR="00390B5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re is no significant difference in 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wound</w:t>
      </w:r>
      <w:r w:rsidR="00D2561F"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390B5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fections rates or healing outcomes </w:t>
      </w:r>
      <w:r w:rsidR="008754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between staples and sutures</w:t>
      </w:r>
      <w:r w:rsidR="00390B5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558C9E03" w14:textId="77777777" w:rsidR="009748B8" w:rsidRPr="00045CFA" w:rsidRDefault="009748B8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p w14:paraId="65BFD8CA" w14:textId="5A81003F" w:rsidR="009748B8" w:rsidRPr="00045CFA" w:rsidRDefault="009748B8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>Robertson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GA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, Wood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AM.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Hip hemi-arthroplasty for neck of femur fracture: What is the current evidence?</w:t>
      </w:r>
      <w:r w:rsidR="00257656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</w:t>
      </w:r>
      <w:r w:rsidR="007E446C" w:rsidRPr="00045CFA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  <w:lang w:eastAsia="zh-CN"/>
        </w:rPr>
        <w:t xml:space="preserve">World J </w:t>
      </w:r>
      <w:proofErr w:type="spellStart"/>
      <w:r w:rsidR="007E446C" w:rsidRPr="00045CFA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  <w:lang w:eastAsia="zh-CN"/>
        </w:rPr>
        <w:t>Orthop</w:t>
      </w:r>
      <w:proofErr w:type="spellEnd"/>
      <w:r w:rsidR="007E446C" w:rsidRPr="00045CFA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  <w:lang w:eastAsia="zh-CN"/>
        </w:rPr>
        <w:t xml:space="preserve"> </w:t>
      </w:r>
      <w:r w:rsidR="00257656" w:rsidRPr="00045CFA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2018</w:t>
      </w:r>
      <w:r w:rsidR="00257656" w:rsidRPr="00045CFA">
        <w:rPr>
          <w:rFonts w:ascii="Book Antiqua" w:eastAsia="Times New Roman" w:hAnsi="Book Antiqua" w:cs="Times New Roman"/>
          <w:color w:val="000000" w:themeColor="text1"/>
          <w:sz w:val="24"/>
          <w:szCs w:val="24"/>
          <w:lang w:eastAsia="zh-CN"/>
        </w:rPr>
        <w:t>; In press</w:t>
      </w:r>
    </w:p>
    <w:p w14:paraId="0BECAE3A" w14:textId="77777777" w:rsidR="009748B8" w:rsidRPr="00045CFA" w:rsidRDefault="009748B8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p w14:paraId="10C2D4F8" w14:textId="77777777" w:rsidR="005D2EB2" w:rsidRPr="00045CFA" w:rsidRDefault="005D2EB2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81F0012" w14:textId="77777777" w:rsidR="007E446C" w:rsidRPr="00045CFA" w:rsidRDefault="007E446C" w:rsidP="008268CF">
      <w:pPr>
        <w:spacing w:after="0"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br w:type="page"/>
      </w:r>
    </w:p>
    <w:p w14:paraId="1D70DDC0" w14:textId="3B1D8FB6" w:rsidR="005D2EB2" w:rsidRPr="00045CFA" w:rsidRDefault="007E446C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lastRenderedPageBreak/>
        <w:t>INTRODUCTION</w:t>
      </w:r>
    </w:p>
    <w:p w14:paraId="0DF7D64F" w14:textId="3F022962" w:rsidR="00410579" w:rsidRPr="00045CFA" w:rsidRDefault="002559DE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p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fractur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 elderly represent a major public health concern</w: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Sb3lhbC1Db2xsZWdlLW9mLVBoeXNpY2lhbnM8L0F1dGhv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Sb3lhbC1Db2xsZWdlLW9mLVBoeXNpY2lhbnM8L0F1dGhv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-7]</w: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se account for a quarter of all fractures in patients aged 75 years and over</w: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Burge&lt;/Author&gt;&lt;Year&gt;2007&lt;/Year&gt;&lt;RecNum&gt;397&lt;/RecNum&gt;&lt;DisplayText&gt;&lt;style face="superscript"&gt;[3]&lt;/style&gt;&lt;/DisplayText&gt;&lt;record&gt;&lt;rec-number&gt;397&lt;/rec-number&gt;&lt;foreign-keys&gt;&lt;key app="EN" db-id="x0pvzw50vrdrprerzp95dsttz5xf2f9zezxz" timestamp="1530393912"&gt;397&lt;/key&gt;&lt;/foreign-keys&gt;&lt;ref-type name="Journal Article"&gt;17&lt;/ref-type&gt;&lt;contributors&gt;&lt;authors&gt;&lt;author&gt;Burge, R.&lt;/author&gt;&lt;author&gt;Dawson-Hughes, B.&lt;/author&gt;&lt;author&gt;Solomon, D. H.&lt;/author&gt;&lt;author&gt;Wong, J. B.&lt;/author&gt;&lt;author&gt;King, A.&lt;/author&gt;&lt;author&gt;Tosteson, A.&lt;/author&gt;&lt;/authors&gt;&lt;/contributors&gt;&lt;auth-address&gt;Procter and Gamble Pharmaceuticals &amp;amp; Personal Health, Mason, OH, USA.&lt;/auth-address&gt;&lt;titles&gt;&lt;title&gt;Incidence and economic burden of osteoporosis-related fractures in the United States, 2005-2025&lt;/title&gt;&lt;secondary-title&gt;J Bone Miner Res&lt;/secondary-title&gt;&lt;/titles&gt;&lt;periodical&gt;&lt;full-title&gt;J Bone Miner Res&lt;/full-title&gt;&lt;/periodical&gt;&lt;pages&gt;465-75&lt;/pages&gt;&lt;volume&gt;22&lt;/volume&gt;&lt;number&gt;3&lt;/number&gt;&lt;keywords&gt;&lt;keyword&gt;Cost of Illness&lt;/keyword&gt;&lt;keyword&gt;Female&lt;/keyword&gt;&lt;keyword&gt;Forecasting&lt;/keyword&gt;&lt;keyword&gt;Fractures, Bone/*economics/epidemiology/ethnology/prevention &amp;amp; control&lt;/keyword&gt;&lt;keyword&gt;Health Care Costs/*trends&lt;/keyword&gt;&lt;keyword&gt;Hispanic Americans&lt;/keyword&gt;&lt;keyword&gt;Humans&lt;/keyword&gt;&lt;keyword&gt;Incidence&lt;/keyword&gt;&lt;keyword&gt;Male&lt;/keyword&gt;&lt;keyword&gt;Models, Economic&lt;/keyword&gt;&lt;keyword&gt;Osteoporosis/*economics/epidemiology/ethnology/prevention &amp;amp; control&lt;/keyword&gt;&lt;keyword&gt;United States&lt;/keyword&gt;&lt;/keywords&gt;&lt;dates&gt;&lt;year&gt;2007&lt;/year&gt;&lt;pub-dates&gt;&lt;date&gt;Mar&lt;/date&gt;&lt;/pub-dates&gt;&lt;/dates&gt;&lt;isbn&gt;0884-0431 (Print)&amp;#xD;0884-0431 (Linking)&lt;/isbn&gt;&lt;accession-num&gt;17144789&lt;/accession-num&gt;&lt;urls&gt;&lt;related-urls&gt;&lt;url&gt;http://www.ncbi.nlm.nih.gov/pubmed/17144789&lt;/url&gt;&lt;/related-urls&gt;&lt;/urls&gt;&lt;electronic-resource-num&gt;10.1359/jbmr.061113&lt;/electronic-resource-num&gt;&lt;/record&gt;&lt;/Cite&gt;&lt;/EndNote&gt;</w:instrTex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]</w: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With a</w:t>
      </w:r>
      <w:r w:rsidR="0041057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lobal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cidence </w:t>
      </w:r>
      <w:r w:rsidR="0041057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7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illion hip fractures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 1990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this is targeted to reach 6.3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illion i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2050</w: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Cooper&lt;/Author&gt;&lt;Year&gt;1992&lt;/Year&gt;&lt;RecNum&gt;396&lt;/RecNum&gt;&lt;DisplayText&gt;&lt;style face="superscript"&gt;[7]&lt;/style&gt;&lt;/DisplayText&gt;&lt;record&gt;&lt;rec-number&gt;396&lt;/rec-number&gt;&lt;foreign-keys&gt;&lt;key app="EN" db-id="x0pvzw50vrdrprerzp95dsttz5xf2f9zezxz" timestamp="1530393869"&gt;396&lt;/key&gt;&lt;/foreign-keys&gt;&lt;ref-type name="Journal Article"&gt;17&lt;/ref-type&gt;&lt;contributors&gt;&lt;authors&gt;&lt;author&gt;Cooper, C.&lt;/author&gt;&lt;author&gt;Campion, G.&lt;/author&gt;&lt;author&gt;Melton, L. J., 3rd&lt;/author&gt;&lt;/authors&gt;&lt;/contributors&gt;&lt;auth-address&gt;Department of Health Sciences Research, Mayo Clinic and Foundation, Rochester, Minnesota 55905.&lt;/auth-address&gt;&lt;titles&gt;&lt;title&gt;Hip fractures in the elderly: a world-wide projection&lt;/title&gt;&lt;secondary-title&gt;Osteoporos Int&lt;/secondary-title&gt;&lt;/titles&gt;&lt;periodical&gt;&lt;full-title&gt;Osteoporos Int&lt;/full-title&gt;&lt;/periodical&gt;&lt;pages&gt;285-9&lt;/pages&gt;&lt;volume&gt;2&lt;/volume&gt;&lt;number&gt;6&lt;/number&gt;&lt;keywords&gt;&lt;keyword&gt;Adult&lt;/keyword&gt;&lt;keyword&gt;Aged&lt;/keyword&gt;&lt;keyword&gt;Female&lt;/keyword&gt;&lt;keyword&gt;Forecasting&lt;/keyword&gt;&lt;keyword&gt;Global Health&lt;/keyword&gt;&lt;keyword&gt;Hip Fractures/*epidemiology&lt;/keyword&gt;&lt;keyword&gt;Humans&lt;/keyword&gt;&lt;keyword&gt;Incidence&lt;/keyword&gt;&lt;keyword&gt;Male&lt;/keyword&gt;&lt;keyword&gt;Middle Aged&lt;/keyword&gt;&lt;/keywords&gt;&lt;dates&gt;&lt;year&gt;1992&lt;/year&gt;&lt;pub-dates&gt;&lt;date&gt;Nov&lt;/date&gt;&lt;/pub-dates&gt;&lt;/dates&gt;&lt;isbn&gt;0937-941X (Print)&amp;#xD;0937-941X (Linking)&lt;/isbn&gt;&lt;accession-num&gt;1421796&lt;/accession-num&gt;&lt;urls&gt;&lt;related-urls&gt;&lt;url&gt;http://www.ncbi.nlm.nih.gov/pubmed/1421796&lt;/url&gt;&lt;/related-urls&gt;&lt;/urls&gt;&lt;/record&gt;&lt;/Cite&gt;&lt;/EndNote&gt;</w:instrTex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7]</w:t>
      </w:r>
      <w:r w:rsidR="00873D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77E55A14" w14:textId="6D69394D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management of hip fractures is based </w:t>
      </w:r>
      <w:r w:rsidR="002559D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the location of the fracture: the two main categories being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intra and extra-capsular fracture</w:t>
      </w:r>
      <w:r w:rsidR="006173E5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Court Brown&lt;/Author&gt;&lt;Year&gt;2006&lt;/Year&gt;&lt;RecNum&gt;217&lt;/RecNum&gt;&lt;DisplayText&gt;&lt;style face="superscript"&gt;[8]&lt;/style&gt;&lt;/DisplayText&gt;&lt;record&gt;&lt;rec-number&gt;217&lt;/rec-number&gt;&lt;foreign-keys&gt;&lt;key app="EN" db-id="x0pvzw50vrdrprerzp95dsttz5xf2f9zezxz" timestamp="1485471898"&gt;217&lt;/key&gt;&lt;/foreign-keys&gt;&lt;ref-type name="Book"&gt;6&lt;/ref-type&gt;&lt;contributors&gt;&lt;authors&gt;&lt;author&gt;Court Brown, C.&lt;/author&gt;&lt;author&gt;McQueen, M. M.&lt;/author&gt;&lt;author&gt;Tornetta III, P.&lt;/author&gt;&lt;/authors&gt;&lt;secondary-authors&gt;&lt;author&gt;Tornetta III, P.&lt;/author&gt;&lt;author&gt;Einhorn, T.&lt;/author&gt;&lt;/secondary-authors&gt;&lt;/contributors&gt;&lt;titles&gt;&lt;title&gt;Trauma&lt;/title&gt;&lt;secondary-title&gt;Orthopaedic Surgery Essentials Series &lt;/secondary-title&gt;&lt;/titles&gt;&lt;dates&gt;&lt;year&gt;2006&lt;/year&gt;&lt;/dates&gt;&lt;pub-location&gt;Philadelphia&lt;/pub-location&gt;&lt;publisher&gt;Lippincott Williams &amp;amp; Wilkins &lt;/publisher&gt;&lt;urls&gt;&lt;/urls&gt;&lt;/record&gt;&lt;/Cite&gt;&lt;/EndNote&gt;</w:instrTex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]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 Intra-capsular fracture</w:t>
      </w:r>
      <w:r w:rsidR="002559DE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rise </w:t>
      </w:r>
      <w:r w:rsidR="002559DE" w:rsidRPr="00045CFA">
        <w:rPr>
          <w:rFonts w:ascii="Book Antiqua" w:hAnsi="Book Antiqua" w:cstheme="minorHAnsi"/>
          <w:color w:val="000000" w:themeColor="text1"/>
          <w:sz w:val="24"/>
          <w:szCs w:val="24"/>
        </w:rPr>
        <w:t>around 60% of all hip fractur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ith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p to 80% of these being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pl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ced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Sb3lhbC1Db2xsZWdlLW9mLVBoeXNpY2lhbnM8L0F1dGhv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Sb3lhbC1Db2xsZWdlLW9mLVBoeXNpY2lhbnM8L0F1dGhv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549FB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9]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Fracture 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isplacement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creases the risk of disruption to the </w:t>
      </w:r>
      <w:r w:rsidR="00032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>femoral head blood supply,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so,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sociated with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creased rates of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osteo</w:t>
      </w:r>
      <w:proofErr w:type="spellEnd"/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-necrosis 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of femoral head, non-union,</w:t>
      </w:r>
      <w:r w:rsidR="00A0546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delayed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failure of 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fracture fixation procedures</w:t>
      </w:r>
      <w:r w:rsidR="005B22F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QYXJrZXI8L0F1dGhvcj48WWVhcj4yMDA2PC9ZZWFyPjxS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QYXJrZXI8L0F1dGhvcj48WWVhcj4yMDA2PC9ZZWFyPjxS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B22F2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B22F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-15]</w:t>
      </w:r>
      <w:r w:rsidR="005B22F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As such,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current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reatmen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uidelines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hip fractur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dvise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t ‘displaced i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ntracapsular neck of femur fracture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 treated with arthroplasty procedures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ational-Institute-for-Health-and-Care-Excellence&lt;/Author&gt;&lt;Year&gt;2011&lt;/Year&gt;&lt;RecNum&gt;390&lt;/RecNum&gt;&lt;DisplayText&gt;&lt;style face="superscript"&gt;[16]&lt;/style&gt;&lt;/DisplayText&gt;&lt;record&gt;&lt;rec-number&gt;390&lt;/rec-number&gt;&lt;foreign-keys&gt;&lt;key app="EN" db-id="x0pvzw50vrdrprerzp95dsttz5xf2f9zezxz" timestamp="1528818695"&gt;390&lt;/key&gt;&lt;/foreign-keys&gt;&lt;ref-type name="Journal Article"&gt;17&lt;/ref-type&gt;&lt;contributors&gt;&lt;authors&gt;&lt;author&gt;National-Institute-for-Health-and-Care-Excellence&lt;/author&gt;&lt;/authors&gt;&lt;/contributors&gt;&lt;titles&gt;&lt;title&gt;Hip fracture: management &lt;/title&gt;&lt;/titles&gt;&lt;dates&gt;&lt;year&gt;2011&lt;/year&gt;&lt;/dates&gt;&lt;urls&gt;&lt;related-urls&gt;&lt;url&gt;https://www.nice.org.uk/guidance/cg124/resources/hip-fracture-management-pdf-35109449902789&lt;/url&gt;&lt;/related-urls&gt;&lt;/urls&gt;&lt;access-date&gt;12/06/2018&lt;/access-date&gt;&lt;/record&gt;&lt;/Cite&gt;&lt;/EndNote&gt;</w:instrTex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re are two main 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arthroplasty procedur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vailable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he treatment of displaced intra-capsular neck of femur fractures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hemi-arth</w:t>
      </w:r>
      <w:r w:rsidR="00336F7B" w:rsidRPr="00045CFA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plasty and total hip replacement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Ib3BsZXk8L0F1dGhvcj48WWVhcj4yMDEwPC9ZZWFyPjxS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Ib3BsZXk8L0F1dGhvcj48WWVhcj4yMDEwPC9ZZWFyPjxS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7-22]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D12158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Hip hemi-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rthroplasty is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recommended opt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rail</w:t>
      </w:r>
      <w:r w:rsidR="00E608F3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low mobilit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pulation as the large diameter hemi-arthroplasty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‘head’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onent reduc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es the risk of dislocation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tal hip replacement is </w:t>
      </w:r>
      <w:r w:rsidR="003707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recomm</w:t>
      </w:r>
      <w:r w:rsidR="00E608F3" w:rsidRPr="00045CFA">
        <w:rPr>
          <w:rFonts w:ascii="Book Antiqua" w:hAnsi="Book Antiqua" w:cstheme="minorHAnsi"/>
          <w:color w:val="000000" w:themeColor="text1"/>
          <w:sz w:val="24"/>
          <w:szCs w:val="24"/>
        </w:rPr>
        <w:t>ended option in the more activ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pulation as it can provide a better functional outcome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Ib3BsZXk8L0F1dGhvcj48WWVhcj4yMDEwPC9ZZWFyPjxS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Ib3BsZXk8L0F1dGhvcj48WWVhcj4yMDEwPC9ZZWFyPjxS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7-22]</w:t>
      </w:r>
      <w:r w:rsidR="0073077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current 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guidelines from the </w:t>
      </w:r>
      <w:r w:rsidR="00866D9A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‘National Institute for Health and Care Excellence’ (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NICE</w:t>
      </w:r>
      <w:r w:rsidR="00866D9A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549FB" w:rsidRPr="00045CFA">
        <w:rPr>
          <w:rFonts w:ascii="Book Antiqua" w:hAnsi="Book Antiqua" w:cstheme="minorHAnsi"/>
          <w:color w:val="000000" w:themeColor="text1"/>
          <w:sz w:val="24"/>
          <w:szCs w:val="24"/>
        </w:rPr>
        <w:t>advic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>orthopaedic surgeons to consider total hip arthroplast</w:t>
      </w:r>
      <w:r w:rsidR="00BF70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y over hip hemi-arthroplasty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 treatment of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isplaced </w:t>
      </w:r>
      <w:r w:rsidR="00BF70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neck of femur fractures in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ient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o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: independently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bile out-doors, requiring one stick or less for support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gnitively 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tact; and</w:t>
      </w:r>
      <w:r w:rsidR="00BF70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nsidered suitabl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14106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althy to undergo the operation by both the orthopaedic and anaesthetic team</w:t>
      </w:r>
      <w:r w:rsidR="00BF70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866D9A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. When such criteria are not met,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 hip hemi-arthroplasty is indicated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ational-Institute-for-Health-and-Care-Excellence&lt;/Author&gt;&lt;Year&gt;2011&lt;/Year&gt;&lt;RecNum&gt;390&lt;/RecNum&gt;&lt;DisplayText&gt;&lt;style face="superscript"&gt;[16]&lt;/style&gt;&lt;/DisplayText&gt;&lt;record&gt;&lt;rec-number&gt;390&lt;/rec-number&gt;&lt;foreign-keys&gt;&lt;key app="EN" db-id="x0pvzw50vrdrprerzp95dsttz5xf2f9zezxz" timestamp="1528818695"&gt;390&lt;/key&gt;&lt;/foreign-keys&gt;&lt;ref-type name="Journal Article"&gt;17&lt;/ref-type&gt;&lt;contributors&gt;&lt;authors&gt;&lt;author&gt;National-Institute-for-Health-and-Care-Excellence&lt;/author&gt;&lt;/authors&gt;&lt;/contributors&gt;&lt;titles&gt;&lt;title&gt;Hip fracture: management &lt;/title&gt;&lt;/titles&gt;&lt;dates&gt;&lt;year&gt;2011&lt;/year&gt;&lt;/dates&gt;&lt;urls&gt;&lt;related-urls&gt;&lt;url&gt;https://www.nice.org.uk/guidance/cg124/resources/hip-fracture-management-pdf-35109449902789&lt;/url&gt;&lt;/related-urls&gt;&lt;/urls&gt;&lt;access-date&gt;12/06/2018&lt;/access-date&gt;&lt;/record&gt;&lt;/Cite&gt;&lt;/EndNote&gt;</w:instrTex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866D9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current 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gistry data suggests that around 90% of displaced intra-capsular fractures are treated with hip </w:t>
      </w:r>
      <w:r w:rsidR="00866D9A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-arthroplasty, with 10%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reated with total hip replacement</w:t>
      </w:r>
      <w:r w:rsidR="00866D9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Sb3lhbC1Db2xsZWdlLW9mLVBoeXNpY2lhbnM8L0F1dGhv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Sb3lhbC1Db2xsZWdlLW9mLVBoeXNpY2lhbnM8L0F1dGhv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6F35F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,2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3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34BDB91D" w14:textId="607C7BFB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Despite the perceived simplicity of the</w:t>
      </w:r>
      <w:r w:rsidR="006169D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-arthroplasty procedure, there are a number of variations to the procedure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MZWlnaHRvbjwvQXV0aG9yPjxZZWFyPjIwMDc8L1llYXI+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MZWlnaHRvbjwvQXV0aG9yPjxZZWFyPjIwMDc8L1llYXI+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6F35F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4-26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6169D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se include the approach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TI4XTwvc3R5bGU+PC9EaXNwbGF5VGV4dD48cmVjb3JkPjxyZWMtbnVtYmVyPjM3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TI4XTwvc3R5bGU+PC9EaXNwbGF5VGV4dD48cmVjb3JkPjxyZWMtbnVtYmVyPjM3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-28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6169DB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type of prosthesis head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TwvWWVhcj48UmVj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TwvWWVhcj48UmVj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6F35F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9-31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F35FC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the method of stem insertion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6F35F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32-34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nd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169D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type of </w:t>
      </w:r>
      <w:r w:rsidR="009C3E8A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prosthesis</w:t>
      </w:r>
      <w:r w:rsidR="0069003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sembly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e optimal selection for each of thes</w:t>
      </w:r>
      <w:r w:rsidR="006169DB" w:rsidRPr="00045CFA">
        <w:rPr>
          <w:rFonts w:ascii="Book Antiqua" w:hAnsi="Book Antiqua" w:cstheme="minorHAnsi"/>
          <w:color w:val="000000" w:themeColor="text1"/>
          <w:sz w:val="24"/>
          <w:szCs w:val="24"/>
        </w:rPr>
        <w:t>e fact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 remains to be determined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MZWlnaHRvbjwvQXV0aG9yPjxZZWFyPjIwMDc8L1llYXI+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MZWlnaHRvbjwvQXV0aG9yPjxZZWFyPjIwMDc8L1llYXI+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701BF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4-26]</w:t>
      </w:r>
      <w:r w:rsidR="009266AA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6D734D26" w14:textId="77777777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is editorial reviews and summarises the current evidence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meta-analyses and Cochrane review</w:t>
      </w:r>
      <w:r w:rsidR="00365BB4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lating to the use of hip hemi-arthroplasty for neck of femur fractures.</w:t>
      </w:r>
    </w:p>
    <w:p w14:paraId="7B638CCF" w14:textId="77777777" w:rsidR="005D2EB2" w:rsidRPr="00045CFA" w:rsidRDefault="005D2EB2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u w:val="single"/>
        </w:rPr>
      </w:pPr>
    </w:p>
    <w:p w14:paraId="351DD185" w14:textId="4D02869D" w:rsidR="005D2EB2" w:rsidRPr="00045CFA" w:rsidRDefault="008701BF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SURGICAL APPROACH – LATERAL </w:t>
      </w:r>
      <w:r w:rsidRPr="00045CFA">
        <w:rPr>
          <w:rFonts w:ascii="Book Antiqua" w:hAnsi="Book Antiqua" w:cstheme="minorHAnsi"/>
          <w:b/>
          <w:i/>
          <w:color w:val="000000" w:themeColor="text1"/>
          <w:sz w:val="24"/>
          <w:szCs w:val="24"/>
        </w:rPr>
        <w:t>VS</w:t>
      </w: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POSTERIOR </w:t>
      </w:r>
      <w:r w:rsidRPr="00045CFA">
        <w:rPr>
          <w:rFonts w:ascii="Book Antiqua" w:hAnsi="Book Antiqua" w:cstheme="minorHAnsi"/>
          <w:b/>
          <w:i/>
          <w:color w:val="000000" w:themeColor="text1"/>
          <w:sz w:val="24"/>
          <w:szCs w:val="24"/>
        </w:rPr>
        <w:t>VS</w:t>
      </w: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ANTERIOR APPROACHES</w:t>
      </w:r>
    </w:p>
    <w:p w14:paraId="53FB9995" w14:textId="63573E0B" w:rsidR="005D2EB2" w:rsidRPr="00045CFA" w:rsidRDefault="0095636A" w:rsidP="008268CF">
      <w:pPr>
        <w:spacing w:after="0" w:line="360" w:lineRule="auto"/>
        <w:ind w:left="-15"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urgical </w:t>
      </w:r>
      <w:r w:rsidR="00FA61A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pproaches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the </w:t>
      </w:r>
      <w:r w:rsidR="008701BF" w:rsidRPr="00045CFA">
        <w:rPr>
          <w:rFonts w:ascii="Book Antiqua" w:hAnsi="Book Antiqua" w:cstheme="minorHAnsi"/>
          <w:color w:val="000000" w:themeColor="text1"/>
          <w:sz w:val="24"/>
          <w:szCs w:val="24"/>
        </w:rPr>
        <w:t>hip for hip hemi-arthroplast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n be divid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ed into three main categories: lateral approaches (LA), posterior 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proaches (PA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) and anterior a</w:t>
      </w:r>
      <w:r w:rsidR="00754AA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proaches (AA).</w:t>
      </w:r>
    </w:p>
    <w:p w14:paraId="763FC0CB" w14:textId="3AC3A19C" w:rsidR="005D2EB2" w:rsidRPr="00045CFA" w:rsidRDefault="00754AAA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As </w:t>
      </w:r>
      <w:proofErr w:type="gram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monly involve</w:t>
      </w:r>
      <w:proofErr w:type="gram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partial or complete) division or retraction of the hip abductor muscles (gluteus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edius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inimus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) to e</w:t>
      </w:r>
      <w:r w:rsidR="0023223F" w:rsidRPr="00045CFA">
        <w:rPr>
          <w:rFonts w:ascii="Book Antiqua" w:hAnsi="Book Antiqua" w:cstheme="minorHAnsi"/>
          <w:color w:val="000000" w:themeColor="text1"/>
          <w:sz w:val="24"/>
          <w:szCs w:val="24"/>
        </w:rPr>
        <w:t>nable access to the hip capsul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3223F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7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D6E8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se include the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Hardinge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direct lateral), 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ransgluteal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the Watson-Jones (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terolatera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) approach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3223F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06D41985" w14:textId="6F977A04" w:rsidR="005D2EB2" w:rsidRPr="00045CFA" w:rsidRDefault="00754AAA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As </w:t>
      </w:r>
      <w:proofErr w:type="gram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monly involve</w:t>
      </w:r>
      <w:proofErr w:type="gram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a trans</w:t>
      </w:r>
      <w:r w:rsidR="00E645E5"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gluteus-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aximus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proach, followed by division of the tendons of th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short external rotators,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</w:t>
      </w:r>
      <w:r w:rsidR="0023223F" w:rsidRPr="00045CFA">
        <w:rPr>
          <w:rFonts w:ascii="Book Antiqua" w:hAnsi="Book Antiqua" w:cstheme="minorHAnsi"/>
          <w:color w:val="000000" w:themeColor="text1"/>
          <w:sz w:val="24"/>
          <w:szCs w:val="24"/>
        </w:rPr>
        <w:t>enable access to the hip join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3223F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7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se includ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cludes the 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oore, the Southern, the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rue posterior 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posterolateral</w:t>
      </w:r>
      <w:r w:rsidR="00933A8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proaches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CAyN1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QYXJrZXI8L0F1dGhvcj48WWVhcj4yMDAyPC9ZZWFy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3223F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645E5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11E3BAD7" w14:textId="69AE41BA" w:rsidR="00E930C8" w:rsidRPr="00045CFA" w:rsidRDefault="002D6E81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AAs commonly involve use the inter-nervous plane between the femoral and the superior gluteal nerve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uperficial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terva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sar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rius and tensor fasciae </w:t>
      </w:r>
      <w:proofErr w:type="spellStart"/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latae</w:t>
      </w:r>
      <w:proofErr w:type="spellEnd"/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th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deep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terva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rectus femoris and gluteus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edius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) to enable access to the anterior hip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psul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TI4XTwvc3R5bGU+PC9EaXNwbGF5VGV4dD48cmVjb3JkPjxyZWMtbnVtYmVyPjM3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TI4XTwvc3R5bGU+PC9EaXNwbGF5VGV4dD48cmVjb3JkPjxyZWMtbnVtYmVyPjM3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-28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se includ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direct anteri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the Smith-Peterse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approaches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TI4XTwvc3R5bGU+PC9EaXNwbGF5VGV4dD48cmVjb3JkPjxyZWMtbnVtYmVyPjM3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2LTI4XTwvc3R5bGU+PC9EaXNwbGF5VGV4dD48cmVjb3JkPjxyZWMtbnVtYmVyPjM3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-28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6883946F" w14:textId="4079AEEA" w:rsidR="002D6E81" w:rsidRPr="00045CFA" w:rsidRDefault="002D6E81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 are two recent meta-analyses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3LCAyOF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LdW5rZWw8L0F1dGhvcj48WWVhcj4yMDE4PC9ZZWFy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2YW4gZGVyIFNpanA8L0F1dGhvcj48WWVhcj4yMDE4PC9Z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3223F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8]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one Cochrane review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02&lt;/Year&gt;&lt;RecNum&gt;351&lt;/RecNum&gt;&lt;DisplayText&gt;&lt;style face="superscript"&gt;[26]&lt;/style&gt;&lt;/DisplayText&gt;&lt;record&gt;&lt;rec-number&gt;351&lt;/rec-number&gt;&lt;foreign-keys&gt;&lt;key app="EN" db-id="x0pvzw50vrdrprerzp95dsttz5xf2f9zezxz" timestamp="1528808416"&gt;351&lt;/key&gt;&lt;/foreign-keys&gt;&lt;ref-type name="Journal Article"&gt;17&lt;/ref-type&gt;&lt;contributors&gt;&lt;authors&gt;&lt;author&gt;Parker, M. J.&lt;/author&gt;&lt;author&gt;Pervez, H.&lt;/author&gt;&lt;/authors&gt;&lt;/contributors&gt;&lt;auth-address&gt;Orthopaedic Department, Peterborough District Hospital, Thorpe Road, Peterborough, Cambridgeshire, UK, PE3 6DA. mjparker@doctors.org.uk&lt;/auth-address&gt;&lt;titles&gt;&lt;title&gt;Surgical approaches for inserting hemiarthroplasty of the hip&lt;/title&gt;&lt;secondary-title&gt;Cochrane Database Syst Rev&lt;/secondary-title&gt;&lt;/titles&gt;&lt;periodical&gt;&lt;full-title&gt;Cochrane Database Syst Rev&lt;/full-title&gt;&lt;/periodical&gt;&lt;pages&gt;CD001707&lt;/pages&gt;&lt;number&gt;3&lt;/number&gt;&lt;keywords&gt;&lt;keyword&gt;Arthroplasty, Replacement, Hip/*methods&lt;/keyword&gt;&lt;keyword&gt;Evaluation Studies as Topic&lt;/keyword&gt;&lt;keyword&gt;*Hip Prosthesis&lt;/keyword&gt;&lt;keyword&gt;Humans&lt;/keyword&gt;&lt;/keywords&gt;&lt;dates&gt;&lt;year&gt;2002&lt;/year&gt;&lt;/dates&gt;&lt;isbn&gt;1469-493X (Electronic)&amp;#xD;1361-6137 (Linking)&lt;/isbn&gt;&lt;accession-num&gt;12137630&lt;/accession-num&gt;&lt;urls&gt;&lt;related-urls&gt;&lt;url&gt;http://www.ncbi.nlm.nih.gov/pubmed/12137630&lt;/url&gt;&lt;/related-urls&gt;&lt;/urls&gt;&lt;electronic-resource-num&gt;10.1002/14651858.CD001707&lt;/electronic-resource-num&gt;&lt;/record&gt;&lt;/Cite&gt;&lt;/EndNote&gt;</w:instrTex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aring outcomes of hip hemi-arthroplasty by type of approach used.</w:t>
      </w:r>
    </w:p>
    <w:p w14:paraId="1AE2475C" w14:textId="047DAECE" w:rsidR="007360A0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most recent meta-analysis is that by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van der </w:t>
      </w:r>
      <w:proofErr w:type="spellStart"/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Sijp</w:t>
      </w:r>
      <w:proofErr w:type="spellEnd"/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63F17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365EF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erformed a systematic database search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unti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ctober 2017, 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 identify al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udies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 hip hemi-arth</w:t>
      </w:r>
      <w:r w:rsidR="0015572B" w:rsidRPr="00045CFA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oplasty for fracture, which compared outcome by approach used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nty-one studies 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were included in the meta-analy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9785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[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3 randomized controlled trials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CT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7 prospective and 11 retrospective cohort studies</w:t>
      </w:r>
      <w:r w:rsidR="00C9785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]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ith a synthesis cohort of 61487 patients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meta-analysis, PAs were found to have a significantly higher rate of 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dislocat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pared to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AA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9091E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2.61; 95%</w:t>
      </w:r>
      <w:r w:rsidR="007E7BE8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B9091E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26 to 5.43; </w:t>
      </w:r>
      <w:r w:rsidR="007E7BE8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7E7BE8" w:rsidRPr="00045CFA">
        <w:rPr>
          <w:rFonts w:ascii="Book Antiqua" w:hAnsi="Book Antiqua" w:cstheme="minorHAnsi"/>
          <w:i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&lt;</w:t>
      </w:r>
      <w:r w:rsidR="007E7BE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01); and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LA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D5169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D5169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5169C" w:rsidRPr="00045CFA">
        <w:rPr>
          <w:rFonts w:ascii="Book Antiqua" w:hAnsi="Book Antiqua" w:cstheme="minorHAnsi"/>
          <w:color w:val="000000" w:themeColor="text1"/>
          <w:sz w:val="24"/>
          <w:szCs w:val="24"/>
        </w:rPr>
        <w:t>2.90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D5169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63 to 5.14; </w:t>
      </w:r>
      <w:r w:rsidR="007E7BE8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7E7BE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F3219" w:rsidRPr="00045CFA">
        <w:rPr>
          <w:rFonts w:ascii="Book Antiqua" w:hAnsi="Book Antiqua" w:cstheme="minorHAnsi"/>
          <w:color w:val="000000" w:themeColor="text1"/>
          <w:sz w:val="24"/>
          <w:szCs w:val="24"/>
        </w:rPr>
        <w:t>&lt;</w:t>
      </w:r>
      <w:r w:rsidR="007E7BE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</w:t>
      </w:r>
      <w:r w:rsidR="007E7BE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0003)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As also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ad a higher risk of re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peration (</w:t>
      </w:r>
      <w:r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i.e.</w:t>
      </w:r>
      <w:r w:rsidR="00D5169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,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vision procedures, relocat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dislocations, 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tra-operative fracture fixat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nd 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pair of capsule for repetitive instability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) compared to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A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1.25; 9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</w:rPr>
        <w:t>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12 to 1.41; </w:t>
      </w:r>
      <w:r w:rsidR="009335FF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&lt;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0001)</w:t>
      </w:r>
      <w:r w:rsidR="00A90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however </w:t>
      </w:r>
      <w:r w:rsidR="00A9036A" w:rsidRPr="00045CFA">
        <w:rPr>
          <w:rFonts w:ascii="Book Antiqua" w:hAnsi="Book Antiqua"/>
          <w:color w:val="000000" w:themeColor="text1"/>
          <w:sz w:val="24"/>
          <w:szCs w:val="24"/>
        </w:rPr>
        <w:t xml:space="preserve">no significant difference was found when </w:t>
      </w:r>
      <w:r w:rsidR="00A90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pari</w: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t>ng the re-operation rates of</w:t>
      </w:r>
      <w:r w:rsidR="00A90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As and AAs (OR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54; 95%CI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90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50 to 4.77; </w:t>
      </w:r>
      <w:r w:rsidR="009335FF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335FF" w:rsidRPr="00045CF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r w:rsidR="00A9036A" w:rsidRPr="00045CF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=</w:t>
      </w:r>
      <w:r w:rsidR="009335F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9036A" w:rsidRPr="00045CF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0</w:t>
      </w:r>
      <w:r w:rsidR="00A90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45)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was insufficient data to allow meta-analysis comparison of the re-operation rates of PAs and AAs</w: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A90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further meta-analysis</w:t>
      </w:r>
      <w:r w:rsidR="005869C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the three approaches</w:t>
      </w:r>
      <w:r w:rsidR="00A90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n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o significant differences wa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nd for 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tes of 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urgical site infection, intra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-operative fracture,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length of </w:t>
      </w:r>
      <w:r w:rsidR="00F63F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ospital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tay</w:t>
      </w:r>
      <w:r w:rsidR="00C961F6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C961F6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C961F6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It was not possible 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 perform meta-analysis on th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‘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functional outcome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ata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between the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ree</w:t>
      </w:r>
      <w:r w:rsidR="00C961F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proaches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961F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uthors concluded that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PA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re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sociated with a higher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 of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location and furthe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r operation</w:t>
      </w:r>
      <w:r w:rsidR="000E188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comparison to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A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and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A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7360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hip hemiarthroplasty for fracture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van der Sijp&lt;/Author&gt;&lt;Year&gt;2018&lt;/Year&gt;&lt;RecNum&gt;373&lt;/RecNum&gt;&lt;DisplayText&gt;&lt;style face="superscript"&gt;[27]&lt;/style&gt;&lt;/DisplayText&gt;&lt;record&gt;&lt;rec-number&gt;373&lt;/rec-number&gt;&lt;foreign-keys&gt;&lt;key app="EN" db-id="x0pvzw50vrdrprerzp95dsttz5xf2f9zezxz" timestamp="1528814798"&gt;373&lt;/key&gt;&lt;/foreign-keys&gt;&lt;ref-type name="Journal Article"&gt;17&lt;/ref-type&gt;&lt;contributors&gt;&lt;authors&gt;&lt;author&gt;van der Sijp, M. P. L.&lt;/author&gt;&lt;author&gt;van Delft, D.&lt;/author&gt;&lt;author&gt;Krijnen, P.&lt;/author&gt;&lt;author&gt;Niggebrugge, A. H. P.&lt;/author&gt;&lt;author&gt;Schipper, I. B.&lt;/author&gt;&lt;/authors&gt;&lt;/contributors&gt;&lt;auth-address&gt;Department of Surgery, Leiden University Medical Centre, Leiden, the Netherlands.&amp;#xD;Department of Orthopaedics, Alrijne Hospital, Leiderdorp, the Netherlands.&amp;#xD;Department of Surgery, Haaglanden Medical Centre, Den Haag, the Netherlands.&lt;/auth-address&gt;&lt;titles&gt;&lt;title&gt;Surgical Approaches and Hemiarthroplasty Outcomes for Femoral Neck Fractures: A Meta-Analysis&lt;/title&gt;&lt;secondary-title&gt;J Arthroplasty&lt;/secondary-title&gt;&lt;/titles&gt;&lt;periodical&gt;&lt;full-title&gt;J Arthroplasty&lt;/full-title&gt;&lt;/periodical&gt;&lt;pages&gt;1617-1627 e9&lt;/pages&gt;&lt;volume&gt;33&lt;/volume&gt;&lt;number&gt;5&lt;/number&gt;&lt;keywords&gt;&lt;keyword&gt;anterior approach&lt;/keyword&gt;&lt;keyword&gt;dislocation&lt;/keyword&gt;&lt;keyword&gt;hemiarthroplasty&lt;/keyword&gt;&lt;keyword&gt;hip fracture&lt;/keyword&gt;&lt;keyword&gt;lateral approach&lt;/keyword&gt;&lt;keyword&gt;posterior approach&lt;/keyword&gt;&lt;/keywords&gt;&lt;dates&gt;&lt;year&gt;2018&lt;/year&gt;&lt;pub-dates&gt;&lt;date&gt;May&lt;/date&gt;&lt;/pub-dates&gt;&lt;/dates&gt;&lt;isbn&gt;1532-8406 (Electronic)&amp;#xD;0883-5403 (Linking)&lt;/isbn&gt;&lt;accession-num&gt;29398259&lt;/accession-num&gt;&lt;urls&gt;&lt;related-urls&gt;&lt;url&gt;http://www.ncbi.nlm.nih.gov/pubmed/29398259&lt;/url&gt;&lt;/related-urls&gt;&lt;/urls&gt;&lt;electronic-resource-num&gt;10.1016/j.arth.2017.12.029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7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961F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75D85083" w14:textId="4700A0D0" w:rsidR="005D2EB2" w:rsidRPr="00045CFA" w:rsidRDefault="007360A0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other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cent meta-analysis</w:t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that by Kunkel </w:t>
      </w:r>
      <w:r w:rsidR="006B47EA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3E631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3E6315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3E631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3E6315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3E631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B47EA" w:rsidRPr="00045CFA">
        <w:rPr>
          <w:rFonts w:ascii="Book Antiqua" w:hAnsi="Book Antiqua" w:cstheme="minorHAnsi"/>
          <w:color w:val="000000" w:themeColor="text1"/>
          <w:sz w:val="24"/>
          <w:szCs w:val="24"/>
        </w:rPr>
        <w:t>: thi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ared the direct anterior approach (DAA) for hip hemi-arthroplasty to all oth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r approaches for this procedure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performed a systematic database search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until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ctober 2016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identifying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C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 and cohort studies o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p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rthroplast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ractur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hich compared the DAA to other surgical approaches (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ateral,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terolateral,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erior, posterolateral)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ine studies were included i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n the meta-analysis (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3 prospective randomised studies, 3 prospective non-randomised studies and 3 retrospective cohort studi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ynthesis cohort com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ised a total of 698 hips (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direct anterior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proach </w:t>
      </w:r>
      <w:r w:rsidR="0071252A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n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330;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sterior approach </w:t>
      </w:r>
      <w:r w:rsidR="00FB3AD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n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08, posterolateral approach </w:t>
      </w:r>
      <w:r w:rsidR="00FB3AD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n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14;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terolateral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proach </w:t>
      </w:r>
      <w:r w:rsidR="00FB3AD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n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57; lateral approach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D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n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B3AD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71252A" w:rsidRPr="00045CFA">
        <w:rPr>
          <w:rFonts w:ascii="Book Antiqua" w:hAnsi="Book Antiqua" w:cstheme="minorHAnsi"/>
          <w:color w:val="000000" w:themeColor="text1"/>
          <w:sz w:val="24"/>
          <w:szCs w:val="24"/>
        </w:rPr>
        <w:t>89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meta-analysis, </w:t>
      </w:r>
      <w:r w:rsidR="00587C6E" w:rsidRPr="00045CFA">
        <w:rPr>
          <w:rFonts w:ascii="Book Antiqua" w:hAnsi="Book Antiqua" w:cstheme="minorHAnsi"/>
          <w:color w:val="000000" w:themeColor="text1"/>
          <w:sz w:val="24"/>
          <w:szCs w:val="24"/>
        </w:rPr>
        <w:t>PAs were found to have a significantly higher dislocation rate</w:t>
      </w:r>
      <w:r w:rsidR="00DF6BB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ared to</w:t>
      </w:r>
      <w:r w:rsidR="00587C6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A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(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R </w:t>
      </w:r>
      <w:r w:rsidR="00380A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8; </w:t>
      </w:r>
      <w:r w:rsidR="00380A0D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380A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5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0.63; </w:t>
      </w:r>
      <w:r w:rsidR="00380A0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380A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380A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07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However, there was no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ignificant difference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dislocation rate between the DAA and LAs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R </w:t>
      </w:r>
      <w:r w:rsidR="00F01E7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</w:t>
      </w:r>
      <w:r w:rsidR="00F01E7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F01E7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1 to 4.03; </w:t>
      </w:r>
      <w:r w:rsidR="00F01E77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F01E7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01E7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9</w:t>
      </w:r>
      <w:r w:rsidR="00F01E7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)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3199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further meta-analysis, no significant difference was found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between the approaches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intra-operative blood loss, perioperative fracture, duration of procedure, post-operative pain levels, length of hospital stay, post-operative infection rate, further operation rate, total complication rate and mortality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e author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ncluded that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racture-related hip hemi-arthroplasty,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PAs are associated with a significantly higher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rate of dislocation in comparison to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DAA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nkel&lt;/Author&gt;&lt;Year&gt;2018&lt;/Year&gt;&lt;RecNum&gt;358&lt;/RecNum&gt;&lt;DisplayText&gt;&lt;style face="superscript"&gt;[28]&lt;/style&gt;&lt;/DisplayText&gt;&lt;record&gt;&lt;rec-number&gt;358&lt;/rec-number&gt;&lt;foreign-keys&gt;&lt;key app="EN" db-id="x0pvzw50vrdrprerzp95dsttz5xf2f9zezxz" timestamp="1528814052"&gt;358&lt;/key&gt;&lt;/foreign-keys&gt;&lt;ref-type name="Journal Article"&gt;17&lt;/ref-type&gt;&lt;contributors&gt;&lt;authors&gt;&lt;author&gt;Kunkel, S. T.&lt;/author&gt;&lt;author&gt;Sabatino, M. J.&lt;/author&gt;&lt;author&gt;Kang, R.&lt;/author&gt;&lt;author&gt;Jevsevar, D. S.&lt;/author&gt;&lt;author&gt;Moschetti, W. E.&lt;/author&gt;&lt;/authors&gt;&lt;/contributors&gt;&lt;auth-address&gt;Dartmouth Hitchcock Medical Center, One Medical Center Drive, Lebanon, NH, 03756, USA. samuel.t.kunkel@hitchcock.org.&amp;#xD;Dartmouth Hitchcock Medical Center, One Medical Center Drive, Lebanon, NH, 03756, USA.&lt;/auth-address&gt;&lt;titles&gt;&lt;title&gt;A systematic review and meta-analysis of the direct anterior approach for hemiarthroplasty for femoral neck fracture&lt;/title&gt;&lt;secondary-title&gt;Eur J Orthop Surg Traumatol&lt;/secondary-title&gt;&lt;/titles&gt;&lt;periodical&gt;&lt;full-title&gt;Eur J Orthop Surg Traumatol&lt;/full-title&gt;&lt;/periodical&gt;&lt;pages&gt;217-232&lt;/pages&gt;&lt;volume&gt;28&lt;/volume&gt;&lt;number&gt;2&lt;/number&gt;&lt;keywords&gt;&lt;keyword&gt;Direct anterior approach&lt;/keyword&gt;&lt;keyword&gt;Femoral neck fracture&lt;/keyword&gt;&lt;keyword&gt;Hemiarthroplasty&lt;/keyword&gt;&lt;keyword&gt;Hip fracture&lt;/keyword&gt;&lt;keyword&gt;Meta-analysis&lt;/keyword&gt;&lt;keyword&gt;Systematic review&lt;/keyword&gt;&lt;/keywords&gt;&lt;dates&gt;&lt;year&gt;2018&lt;/year&gt;&lt;pub-dates&gt;&lt;date&gt;Feb&lt;/date&gt;&lt;/pub-dates&gt;&lt;/dates&gt;&lt;isbn&gt;1633-8065 (Print)&amp;#xD;1633-8065 (Linking)&lt;/isbn&gt;&lt;accession-num&gt;28852880&lt;/accession-num&gt;&lt;urls&gt;&lt;related-urls&gt;&lt;url&gt;http://www.ncbi.nlm.nih.gov/pubmed/28852880&lt;/url&gt;&lt;/related-urls&gt;&lt;/urls&gt;&lt;electronic-resource-num&gt;10.1007/s00590-017-2033-6&lt;/electronic-resource-num&gt;&lt;/record&gt;&lt;/Cite&gt;&lt;/EndNote&gt;</w:instrTex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8]</w:t>
      </w:r>
      <w:r w:rsidR="0050394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D44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0695A55C" w14:textId="787EEEC5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Prior to this,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rker</w:t>
      </w:r>
      <w:r w:rsidR="00B8393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B8393F" w:rsidRPr="00045CFA">
        <w:rPr>
          <w:rFonts w:ascii="Book Antiqua" w:hAnsi="Book Antiqua" w:cstheme="minorHAnsi"/>
          <w:i/>
          <w:color w:val="000000" w:themeColor="text1"/>
          <w:sz w:val="24"/>
          <w:szCs w:val="24"/>
          <w:lang w:eastAsia="zh-CN"/>
        </w:rPr>
        <w:t>et al</w:t>
      </w:r>
      <w:r w:rsidR="00B8393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B8393F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02&lt;/Year&gt;&lt;RecNum&gt;351&lt;/RecNum&gt;&lt;DisplayText&gt;&lt;style face="superscript"&gt;[26]&lt;/style&gt;&lt;/DisplayText&gt;&lt;record&gt;&lt;rec-number&gt;351&lt;/rec-number&gt;&lt;foreign-keys&gt;&lt;key app="EN" db-id="x0pvzw50vrdrprerzp95dsttz5xf2f9zezxz" timestamp="1528808416"&gt;351&lt;/key&gt;&lt;/foreign-keys&gt;&lt;ref-type name="Journal Article"&gt;17&lt;/ref-type&gt;&lt;contributors&gt;&lt;authors&gt;&lt;author&gt;Parker, M. J.&lt;/author&gt;&lt;author&gt;Pervez, H.&lt;/author&gt;&lt;/authors&gt;&lt;/contributors&gt;&lt;auth-address&gt;Orthopaedic Department, Peterborough District Hospital, Thorpe Road, Peterborough, Cambridgeshire, UK, PE3 6DA. mjparker@doctors.org.uk&lt;/auth-address&gt;&lt;titles&gt;&lt;title&gt;Surgical approaches for inserting hemiarthroplasty of the hip&lt;/title&gt;&lt;secondary-title&gt;Cochrane Database Syst Rev&lt;/secondary-title&gt;&lt;/titles&gt;&lt;periodical&gt;&lt;full-title&gt;Cochrane Database Syst Rev&lt;/full-title&gt;&lt;/periodical&gt;&lt;pages&gt;CD001707&lt;/pages&gt;&lt;number&gt;3&lt;/number&gt;&lt;keywords&gt;&lt;keyword&gt;Arthroplasty, Replacement, Hip/*methods&lt;/keyword&gt;&lt;keyword&gt;Evaluation Studies as Topic&lt;/keyword&gt;&lt;keyword&gt;*Hip Prosthesis&lt;/keyword&gt;&lt;keyword&gt;Humans&lt;/keyword&gt;&lt;/keywords&gt;&lt;dates&gt;&lt;year&gt;2002&lt;/year&gt;&lt;/dates&gt;&lt;isbn&gt;1469-493X (Electronic)&amp;#xD;1361-6137 (Linking)&lt;/isbn&gt;&lt;accession-num&gt;12137630&lt;/accession-num&gt;&lt;urls&gt;&lt;related-urls&gt;&lt;url&gt;http://www.ncbi.nlm.nih.gov/pubmed/12137630&lt;/url&gt;&lt;/related-urls&gt;&lt;/urls&gt;&lt;electronic-resource-num&gt;10.1002/14651858.CD001707&lt;/electronic-resource-num&gt;&lt;/record&gt;&lt;/Cite&gt;&lt;/EndNote&gt;</w:instrText>
      </w:r>
      <w:r w:rsidR="00B8393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B8393F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B8393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erform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 Cochrane review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2002 assessing the influence of surgical approaches on outcome from hip hemiarthroplasty. The authors performed a systematic database search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until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bruary 2002, to identify 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ll 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RCT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comparing outcome f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o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 different surgical approaches in 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racture-related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p 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-arthroplasty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02&lt;/Year&gt;&lt;RecNum&gt;351&lt;/RecNum&gt;&lt;DisplayText&gt;&lt;style face="superscript"&gt;[26]&lt;/style&gt;&lt;/DisplayText&gt;&lt;record&gt;&lt;rec-number&gt;351&lt;/rec-number&gt;&lt;foreign-keys&gt;&lt;key app="EN" db-id="x0pvzw50vrdrprerzp95dsttz5xf2f9zezxz" timestamp="1528808416"&gt;351&lt;/key&gt;&lt;/foreign-keys&gt;&lt;ref-type name="Journal Article"&gt;17&lt;/ref-type&gt;&lt;contributors&gt;&lt;authors&gt;&lt;author&gt;Parker, M. J.&lt;/author&gt;&lt;author&gt;Pervez, H.&lt;/author&gt;&lt;/authors&gt;&lt;/contributors&gt;&lt;auth-address&gt;Orthopaedic Department, Peterborough District Hospital, Thorpe Road, Peterborough, Cambridgeshire, UK, PE3 6DA. mjparker@doctors.org.uk&lt;/auth-address&gt;&lt;titles&gt;&lt;title&gt;Surgical approaches for inserting hemiarthroplasty of the hip&lt;/title&gt;&lt;secondary-title&gt;Cochrane Database Syst Rev&lt;/secondary-title&gt;&lt;/titles&gt;&lt;periodical&gt;&lt;full-title&gt;Cochrane Database Syst Rev&lt;/full-title&gt;&lt;/periodical&gt;&lt;pages&gt;CD001707&lt;/pages&gt;&lt;number&gt;3&lt;/number&gt;&lt;keywords&gt;&lt;keyword&gt;Arthroplasty, Replacement, Hip/*methods&lt;/keyword&gt;&lt;keyword&gt;Evaluation Studies as Topic&lt;/keyword&gt;&lt;keyword&gt;*Hip Prosthesis&lt;/keyword&gt;&lt;keyword&gt;Humans&lt;/keyword&gt;&lt;/keywords&gt;&lt;dates&gt;&lt;year&gt;2002&lt;/year&gt;&lt;/dates&gt;&lt;isbn&gt;1469-493X (Electronic)&amp;#xD;1361-6137 (Linking)&lt;/isbn&gt;&lt;accession-num&gt;12137630&lt;/accession-num&gt;&lt;urls&gt;&lt;related-urls&gt;&lt;url&gt;http://www.ncbi.nlm.nih.gov/pubmed/12137630&lt;/url&gt;&lt;/related-urls&gt;&lt;/urls&gt;&lt;electronic-resource-num&gt;10.1002/14651858.CD001707&lt;/electronic-resource-num&gt;&lt;/record&gt;&lt;/Cite&gt;&lt;/EndNote&gt;</w:instrTex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>O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nly one RCT was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dentified that was suitable for inclusion: th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rised 114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fractu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ients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o were managed wit</w:t>
      </w:r>
      <w:r w:rsidR="006414CF" w:rsidRPr="00045CFA">
        <w:rPr>
          <w:rFonts w:ascii="Book Antiqua" w:hAnsi="Book Antiqua" w:cstheme="minorHAnsi"/>
          <w:color w:val="000000" w:themeColor="text1"/>
          <w:sz w:val="24"/>
          <w:szCs w:val="24"/>
        </w:rPr>
        <w:t>h a cemented Thompson hemi-arthroplasty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either through an anterolateral or a posterior approach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02&lt;/Year&gt;&lt;RecNum&gt;351&lt;/RecNum&gt;&lt;DisplayText&gt;&lt;style face="superscript"&gt;[26]&lt;/style&gt;&lt;/DisplayText&gt;&lt;record&gt;&lt;rec-number&gt;351&lt;/rec-number&gt;&lt;foreign-keys&gt;&lt;key app="EN" db-id="x0pvzw50vrdrprerzp95dsttz5xf2f9zezxz" timestamp="1528808416"&gt;351&lt;/key&gt;&lt;/foreign-keys&gt;&lt;ref-type name="Journal Article"&gt;17&lt;/ref-type&gt;&lt;contributors&gt;&lt;authors&gt;&lt;author&gt;Parker, M. J.&lt;/author&gt;&lt;author&gt;Pervez, H.&lt;/author&gt;&lt;/authors&gt;&lt;/contributors&gt;&lt;auth-address&gt;Orthopaedic Department, Peterborough District Hospital, Thorpe Road, Peterborough, Cambridgeshire, UK, PE3 6DA. mjparker@doctors.org.uk&lt;/auth-address&gt;&lt;titles&gt;&lt;title&gt;Surgical approaches for inserting hemiarthroplasty of the hip&lt;/title&gt;&lt;secondary-title&gt;Cochrane Database Syst Rev&lt;/secondary-title&gt;&lt;/titles&gt;&lt;periodical&gt;&lt;full-title&gt;Cochrane Database Syst Rev&lt;/full-title&gt;&lt;/periodical&gt;&lt;pages&gt;CD001707&lt;/pages&gt;&lt;number&gt;3&lt;/number&gt;&lt;keywords&gt;&lt;keyword&gt;Arthroplasty, Replacement, Hip/*methods&lt;/keyword&gt;&lt;keyword&gt;Evaluation Studies as Topic&lt;/keyword&gt;&lt;keyword&gt;*Hip Prosthesis&lt;/keyword&gt;&lt;keyword&gt;Humans&lt;/keyword&gt;&lt;/keywords&gt;&lt;dates&gt;&lt;year&gt;2002&lt;/year&gt;&lt;/dates&gt;&lt;isbn&gt;1469-493X (Electronic)&amp;#xD;1361-6137 (Linking)&lt;/isbn&gt;&lt;accession-num&gt;12137630&lt;/accession-num&gt;&lt;urls&gt;&lt;related-urls&gt;&lt;url&gt;http://www.ncbi.nlm.nih.gov/pubmed/12137630&lt;/url&gt;&lt;/related-urls&gt;&lt;/urls&gt;&lt;electronic-resource-num&gt;10.1002/14651858.CD001707&lt;/electronic-resource-num&gt;&lt;/record&gt;&lt;/Cite&gt;&lt;/EndNote&gt;</w:instrTex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fortunately, the study was found to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 of sub-optimal quality to allow for reliable analysis</w:t>
      </w:r>
      <w:r w:rsidR="003871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owing to selection bias, insufficient patient follow-up 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d insufficient</w:t>
      </w:r>
      <w:r w:rsidR="003871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sults reporting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02&lt;/Year&gt;&lt;RecNum&gt;351&lt;/RecNum&gt;&lt;DisplayText&gt;&lt;style face="superscript"&gt;[26]&lt;/style&gt;&lt;/DisplayText&gt;&lt;record&gt;&lt;rec-number&gt;351&lt;/rec-number&gt;&lt;foreign-keys&gt;&lt;key app="EN" db-id="x0pvzw50vrdrprerzp95dsttz5xf2f9zezxz" timestamp="1528808416"&gt;351&lt;/key&gt;&lt;/foreign-keys&gt;&lt;ref-type name="Journal Article"&gt;17&lt;/ref-type&gt;&lt;contributors&gt;&lt;authors&gt;&lt;author&gt;Parker, M. J.&lt;/author&gt;&lt;author&gt;Pervez, H.&lt;/author&gt;&lt;/authors&gt;&lt;/contributors&gt;&lt;auth-address&gt;Orthopaedic Department, Peterborough District Hospital, Thorpe Road, Peterborough, Cambridgeshire, UK, PE3 6DA. mjparker@doctors.org.uk&lt;/auth-address&gt;&lt;titles&gt;&lt;title&gt;Surgical approaches for inserting hemiarthroplasty of the hip&lt;/title&gt;&lt;secondary-title&gt;Cochrane Database Syst Rev&lt;/secondary-title&gt;&lt;/titles&gt;&lt;periodical&gt;&lt;full-title&gt;Cochrane Database Syst Rev&lt;/full-title&gt;&lt;/periodical&gt;&lt;pages&gt;CD001707&lt;/pages&gt;&lt;number&gt;3&lt;/number&gt;&lt;keywords&gt;&lt;keyword&gt;Arthroplasty, Replacement, Hip/*methods&lt;/keyword&gt;&lt;keyword&gt;Evaluation Studies as Topic&lt;/keyword&gt;&lt;keyword&gt;*Hip Prosthesis&lt;/keyword&gt;&lt;keyword&gt;Humans&lt;/keyword&gt;&lt;/keywords&gt;&lt;dates&gt;&lt;year&gt;2002&lt;/year&gt;&lt;/dates&gt;&lt;isbn&gt;1469-493X (Electronic)&amp;#xD;1361-6137 (Linking)&lt;/isbn&gt;&lt;accession-num&gt;12137630&lt;/accession-num&gt;&lt;urls&gt;&lt;related-urls&gt;&lt;url&gt;http://www.ncbi.nlm.nih.gov/pubmed/12137630&lt;/url&gt;&lt;/related-urls&gt;&lt;/urls&gt;&lt;electronic-resource-num&gt;10.1002/14651858.CD001707&lt;/electronic-resource-num&gt;&lt;/record&gt;&lt;/Cite&gt;&lt;/EndNote&gt;</w:instrTex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017C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he authors concluded that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t that time, the evidence from 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RC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1017C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inadequate to decide</w:t>
      </w:r>
      <w:r w:rsidR="00A253E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017C8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ch approach was most effective</w:t>
      </w:r>
      <w:r w:rsidR="003871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hip hemi-arthroplasty</w:t>
      </w:r>
      <w:r w:rsidR="001017C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femoral neck fractures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02&lt;/Year&gt;&lt;RecNum&gt;351&lt;/RecNum&gt;&lt;DisplayText&gt;&lt;style face="superscript"&gt;[26]&lt;/style&gt;&lt;/DisplayText&gt;&lt;record&gt;&lt;rec-number&gt;351&lt;/rec-number&gt;&lt;foreign-keys&gt;&lt;key app="EN" db-id="x0pvzw50vrdrprerzp95dsttz5xf2f9zezxz" timestamp="1528808416"&gt;351&lt;/key&gt;&lt;/foreign-keys&gt;&lt;ref-type name="Journal Article"&gt;17&lt;/ref-type&gt;&lt;contributors&gt;&lt;authors&gt;&lt;author&gt;Parker, M. J.&lt;/author&gt;&lt;author&gt;Pervez, H.&lt;/author&gt;&lt;/authors&gt;&lt;/contributors&gt;&lt;auth-address&gt;Orthopaedic Department, Peterborough District Hospital, Thorpe Road, Peterborough, Cambridgeshire, UK, PE3 6DA. mjparker@doctors.org.uk&lt;/auth-address&gt;&lt;titles&gt;&lt;title&gt;Surgical approaches for inserting hemiarthroplasty of the hip&lt;/title&gt;&lt;secondary-title&gt;Cochrane Database Syst Rev&lt;/secondary-title&gt;&lt;/titles&gt;&lt;periodical&gt;&lt;full-title&gt;Cochrane Database Syst Rev&lt;/full-title&gt;&lt;/periodical&gt;&lt;pages&gt;CD001707&lt;/pages&gt;&lt;number&gt;3&lt;/number&gt;&lt;keywords&gt;&lt;keyword&gt;Arthroplasty, Replacement, Hip/*methods&lt;/keyword&gt;&lt;keyword&gt;Evaluation Studies as Topic&lt;/keyword&gt;&lt;keyword&gt;*Hip Prosthesis&lt;/keyword&gt;&lt;keyword&gt;Humans&lt;/keyword&gt;&lt;/keywords&gt;&lt;dates&gt;&lt;year&gt;2002&lt;/year&gt;&lt;/dates&gt;&lt;isbn&gt;1469-493X (Electronic)&amp;#xD;1361-6137 (Linking)&lt;/isbn&gt;&lt;accession-num&gt;12137630&lt;/accession-num&gt;&lt;urls&gt;&lt;related-urls&gt;&lt;url&gt;http://www.ncbi.nlm.nih.gov/pubmed/12137630&lt;/url&gt;&lt;/related-urls&gt;&lt;/urls&gt;&lt;electronic-resource-num&gt;10.1002/14651858.CD001707&lt;/electronic-resource-num&gt;&lt;/record&gt;&lt;/Cite&gt;&lt;/EndNote&gt;</w:instrTex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3871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35F55FF6" w14:textId="1EC78A5A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f the available N</w:t>
      </w:r>
      <w:r w:rsidR="00433F00" w:rsidRPr="00045CFA">
        <w:rPr>
          <w:rFonts w:ascii="Book Antiqua" w:hAnsi="Book Antiqua" w:cstheme="minorHAnsi"/>
          <w:color w:val="000000" w:themeColor="text1"/>
          <w:sz w:val="24"/>
          <w:szCs w:val="24"/>
        </w:rPr>
        <w:t>ational Guidelines</w:t>
      </w:r>
      <w:r w:rsidR="003871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ich provide recommendation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 the practice of </w:t>
      </w:r>
      <w:r w:rsidR="00B8393F" w:rsidRPr="00045CFA">
        <w:rPr>
          <w:rFonts w:ascii="Book Antiqua" w:hAnsi="Book Antiqua" w:cstheme="minorHAnsi"/>
          <w:color w:val="000000" w:themeColor="text1"/>
          <w:sz w:val="24"/>
          <w:szCs w:val="24"/>
        </w:rPr>
        <w:t>hip hemi-arthroplasty for hip fracture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</w:t>
      </w:r>
      <w:r w:rsidR="003871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NIC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uidelines currently </w:t>
      </w:r>
      <w:r w:rsidR="003871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advise</w:t>
      </w:r>
      <w:r w:rsidR="009F03E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inicians to favour the anterolateral approach over the posterior approach for hip hemi-arthroplasty surgery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Excellence&lt;/Author&gt;&lt;Year&gt;2011&lt;/Year&gt;&lt;RecNum&gt;390&lt;/RecNum&gt;&lt;DisplayText&gt;&lt;style face="superscript"&gt;[16]&lt;/style&gt;&lt;/DisplayText&gt;&lt;record&gt;&lt;rec-number&gt;390&lt;/rec-number&gt;&lt;foreign-keys&gt;&lt;key app="EN" db-id="x0pvzw50vrdrprerzp95dsttz5xf2f9zezxz" timestamp="1528818695"&gt;390&lt;/key&gt;&lt;/foreign-keys&gt;&lt;ref-type name="Journal Article"&gt;17&lt;/ref-type&gt;&lt;contributors&gt;&lt;authors&gt;&lt;author&gt;National-Institute-for-Health-and-Care-Excellence&lt;/author&gt;&lt;/authors&gt;&lt;/contributors&gt;&lt;titles&gt;&lt;title&gt;Hip fracture: management &lt;/title&gt;&lt;/titles&gt;&lt;dates&gt;&lt;year&gt;2011&lt;/year&gt;&lt;/dates&gt;&lt;urls&gt;&lt;related-urls&gt;&lt;url&gt;https://www.nice.org.uk/guidance/cg124/resources/hip-fracture-management-pdf-35109449902789&lt;/url&gt;&lt;/related-urls&gt;&lt;/urls&gt;&lt;access-date&gt;12/06/2018&lt;/access-date&gt;&lt;/record&gt;&lt;/Cite&gt;&lt;/EndNote&gt;</w:instrTex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2C702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; and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cottish Intercollegiate Guidelines Network (SIGN) Guidelines advise ‘the anterolateral approach is recommended for hemiarthroplasty surgery’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cottish-Intercollegiate-Guidelines-Network&lt;/Author&gt;&lt;Year&gt;2009&lt;/Year&gt;&lt;RecNum&gt;387&lt;/RecNum&gt;&lt;DisplayText&gt;&lt;style face="superscript"&gt;[36]&lt;/style&gt;&lt;/DisplayText&gt;&lt;record&gt;&lt;rec-number&gt;387&lt;/rec-number&gt;&lt;foreign-keys&gt;&lt;key app="EN" db-id="x0pvzw50vrdrprerzp95dsttz5xf2f9zezxz" timestamp="1528818303"&gt;387&lt;/key&gt;&lt;/foreign-keys&gt;&lt;ref-type name="Journal Article"&gt;17&lt;/ref-type&gt;&lt;contributors&gt;&lt;authors&gt;&lt;author&gt;Scottish-Intercollegiate-Guidelines-Network &lt;/author&gt;&lt;/authors&gt;&lt;/contributors&gt;&lt;titles&gt;&lt;title&gt;Management of hip fracture in older people    A national clinical guideline&lt;/title&gt;&lt;/titles&gt;&lt;dates&gt;&lt;year&gt;2009&lt;/year&gt;&lt;/dates&gt;&lt;urls&gt;&lt;related-urls&gt;&lt;url&gt;http://www.sign.ac.uk/assets/sign111.pdf&lt;/url&gt;&lt;/related-urls&gt;&lt;/urls&gt;&lt;access-date&gt;12/06/2018&lt;/access-date&gt;&lt;/record&gt;&lt;/Cite&gt;&lt;/EndNote&gt;</w:instrTex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6]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216F3A49" w14:textId="77777777" w:rsidR="005D2EB2" w:rsidRPr="00045CFA" w:rsidRDefault="00387148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current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vidence would suggest that, in hip hemi-arthroplasty for fracture,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 ar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sociated with a higher </w:t>
      </w:r>
      <w:r w:rsidR="005176C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te of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-operative disloca</w:t>
      </w:r>
      <w:r w:rsidR="005176C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ion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mpared to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L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and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, and a higher risk of reoperation compared to LAs. There appear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ig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nificant difference between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L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and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erms of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st-operative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dislocat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 and re-operation rate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u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A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hould be avoided when performing hip hemi-arth</w:t>
      </w:r>
      <w:r w:rsidR="00571368" w:rsidRPr="00045CFA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oplasty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emoral neck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ractur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31BB4CC" w14:textId="77777777" w:rsidR="005D2EB2" w:rsidRPr="00045CFA" w:rsidRDefault="005D2EB2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u w:val="single"/>
        </w:rPr>
      </w:pPr>
    </w:p>
    <w:p w14:paraId="18F3CB61" w14:textId="3B3AA220" w:rsidR="00703726" w:rsidRPr="00045CFA" w:rsidRDefault="00DA6183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PROSTHESIS HEAD COMPONENT – UNIPOLAR </w:t>
      </w:r>
      <w:r w:rsidRPr="00AB4F4E">
        <w:rPr>
          <w:rFonts w:ascii="Book Antiqua" w:hAnsi="Book Antiqua" w:cstheme="minorHAnsi"/>
          <w:b/>
          <w:i/>
          <w:color w:val="000000" w:themeColor="text1"/>
          <w:sz w:val="24"/>
          <w:szCs w:val="24"/>
        </w:rPr>
        <w:t>VS</w:t>
      </w: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BIPOLAR HEM-ARTHROPLASTY </w:t>
      </w:r>
    </w:p>
    <w:p w14:paraId="5BCE16D6" w14:textId="2B7B770C" w:rsidR="005D2EB2" w:rsidRPr="00045CFA" w:rsidRDefault="00D24B08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 are two main categorie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mi-arthroplasty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hen assessing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a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onent utilised: unipolar hemi-arthroplasty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UH)</w:t>
      </w:r>
      <w:r w:rsidR="00BA201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ure 1</w:t>
      </w:r>
      <w:r w:rsidR="00F263CF" w:rsidRPr="00045CF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BA2015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d bipolar arthroplasty</w:t>
      </w:r>
      <w:r w:rsidR="0086185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BH)</w:t>
      </w:r>
      <w:r w:rsidR="003720B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ure 1</w:t>
      </w:r>
      <w:r w:rsidR="00716B2D" w:rsidRPr="00045CFA">
        <w:rPr>
          <w:rFonts w:ascii="Book Antiqua" w:hAnsi="Book Antiqua" w:cstheme="minorHAnsi"/>
          <w:color w:val="000000" w:themeColor="text1"/>
          <w:sz w:val="24"/>
          <w:szCs w:val="24"/>
        </w:rPr>
        <w:t>B</w:t>
      </w:r>
      <w:r w:rsidR="00BA2015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TwvWWVhcj48UmVj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TwvWWVhcj48UmVj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9F05AE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9-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6185C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</w:t>
      </w:r>
      <w:r w:rsidR="00D0732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n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H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rise a large single endo</w:t>
      </w:r>
      <w:r w:rsidR="0086185C"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tic head component, while BH has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oth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 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endo</w:t>
      </w:r>
      <w:r w:rsidR="0086185C"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sthetic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‘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bipola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ad component and a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ner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tal</w:t>
      </w:r>
      <w:r w:rsidR="0086185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aring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954E55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9-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6185C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theoretical benefit of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BH design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ith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ts mobile 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bearing concept, is to reduce component-induced wear on the acetabulum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9F05AE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9-31]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Other theoretical benefits include improved range of hip motio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decrease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d risk of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location and improve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function,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o provide a better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inical outcom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ver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H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</w:t>
      </w:r>
      <w:r w:rsidR="009F05AE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9-31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owever, 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proven benefits of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BH</w:t>
      </w:r>
      <w:r w:rsidR="00E82C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ver UH remain</w:t>
      </w:r>
      <w:r w:rsidR="0070372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be confirmed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M1NzwvUmVjTnVtPjxEaXNwbGF5VGV4dD48c3R5bGUgZmFjZT0ic3VwZXJzY3JpcHQiPlsy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 29-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0372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0C4EFE57" w14:textId="4FA87A3D" w:rsidR="00703726" w:rsidRPr="00045CFA" w:rsidRDefault="0086185C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 are three recent meta-analys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TwvWWVhcj48UmVj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xNTwvWWVhcj48UmVj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9-31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one Cochrane review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ch compa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outcomes of unipolar to bipola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hemi-arthrop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lasties</w:t>
      </w:r>
      <w:r w:rsidR="00C0052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emoral neck fractu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D8006FA" w14:textId="748133D6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most r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ecent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ta-analysis is by Zhou </w:t>
      </w:r>
      <w:r w:rsidR="009F05AE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Zhou&lt;/Author&gt;&lt;Year&gt;2015&lt;/Year&gt;&lt;RecNum&gt;346&lt;/RecNum&gt;&lt;DisplayText&gt;&lt;style face="superscript"&gt;[29]&lt;/style&gt;&lt;/DisplayText&gt;&lt;record&gt;&lt;rec-number&gt;346&lt;/rec-number&gt;&lt;foreign-keys&gt;&lt;key app="EN" db-id="x0pvzw50vrdrprerzp95dsttz5xf2f9zezxz" timestamp="1528808047"&gt;346&lt;/key&gt;&lt;/foreign-keys&gt;&lt;ref-type name="Journal Article"&gt;17&lt;/ref-type&gt;&lt;contributors&gt;&lt;authors&gt;&lt;author&gt;Zhou, Z.&lt;/author&gt;&lt;author&gt;Yan, F.&lt;/author&gt;&lt;author&gt;Sha, W.&lt;/author&gt;&lt;author&gt;Wang, L.&lt;/author&gt;&lt;author&gt;Zhang, X.&lt;/author&gt;&lt;/authors&gt;&lt;/contributors&gt;&lt;titles&gt;&lt;title&gt;Unipolar Versus Bipolar Hemiarthroplasty for Displaced Femoral Neck Fractures in Elderly Patients&lt;/title&gt;&lt;secondary-title&gt;Orthopedics&lt;/secondary-title&gt;&lt;/titles&gt;&lt;periodical&gt;&lt;full-title&gt;Orthopedics&lt;/full-title&gt;&lt;/periodical&gt;&lt;pages&gt;697-702&lt;/pages&gt;&lt;volume&gt;38&lt;/volume&gt;&lt;number&gt;11&lt;/number&gt;&lt;keywords&gt;&lt;keyword&gt;Aged&lt;/keyword&gt;&lt;keyword&gt;Femoral Neck Fractures/*surgery&lt;/keyword&gt;&lt;keyword&gt;Hemiarthroplasty/*methods&lt;/keyword&gt;&lt;keyword&gt;Hip Dislocation/*surgery&lt;/keyword&gt;&lt;keyword&gt;Humans&lt;/keyword&gt;&lt;keyword&gt;Patient Outcome Assessment&lt;/keyword&gt;&lt;keyword&gt;Randomized Controlled Trials as Topic&lt;/keyword&gt;&lt;keyword&gt;Reoperation&lt;/keyword&gt;&lt;/keywords&gt;&lt;dates&gt;&lt;year&gt;2015&lt;/year&gt;&lt;pub-dates&gt;&lt;date&gt;Nov&lt;/date&gt;&lt;/pub-dates&gt;&lt;/dates&gt;&lt;isbn&gt;1938-2367 (Electronic)&amp;#xD;0147-7447 (Linking)&lt;/isbn&gt;&lt;accession-num&gt;26558663&lt;/accession-num&gt;&lt;urls&gt;&lt;related-urls&gt;&lt;url&gt;http://www.ncbi.nlm.nih.gov/pubmed/26558663&lt;/url&gt;&lt;/related-urls&gt;&lt;/urls&gt;&lt;electronic-resource-num&gt;10.3928/01477447-20151016-08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9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uthors performed a systematic database search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il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ril 2014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to identify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 RCT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which compare UH to BH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s treatment of displaced femoral neck fractures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Zhou&lt;/Author&gt;&lt;Year&gt;2015&lt;/Year&gt;&lt;RecNum&gt;346&lt;/RecNum&gt;&lt;DisplayText&gt;&lt;style face="superscript"&gt;[29]&lt;/style&gt;&lt;/DisplayText&gt;&lt;record&gt;&lt;rec-number&gt;346&lt;/rec-number&gt;&lt;foreign-keys&gt;&lt;key app="EN" db-id="x0pvzw50vrdrprerzp95dsttz5xf2f9zezxz" timestamp="1528808047"&gt;346&lt;/key&gt;&lt;/foreign-keys&gt;&lt;ref-type name="Journal Article"&gt;17&lt;/ref-type&gt;&lt;contributors&gt;&lt;authors&gt;&lt;author&gt;Zhou, Z.&lt;/author&gt;&lt;author&gt;Yan, F.&lt;/author&gt;&lt;author&gt;Sha, W.&lt;/author&gt;&lt;author&gt;Wang, L.&lt;/author&gt;&lt;author&gt;Zhang, X.&lt;/author&gt;&lt;/authors&gt;&lt;/contributors&gt;&lt;titles&gt;&lt;title&gt;Unipolar Versus Bipolar Hemiarthroplasty for Displaced Femoral Neck Fractures in Elderly Patients&lt;/title&gt;&lt;secondary-title&gt;Orthopedics&lt;/secondary-title&gt;&lt;/titles&gt;&lt;periodical&gt;&lt;full-title&gt;Orthopedics&lt;/full-title&gt;&lt;/periodical&gt;&lt;pages&gt;697-702&lt;/pages&gt;&lt;volume&gt;38&lt;/volume&gt;&lt;number&gt;11&lt;/number&gt;&lt;keywords&gt;&lt;keyword&gt;Aged&lt;/keyword&gt;&lt;keyword&gt;Femoral Neck Fractures/*surgery&lt;/keyword&gt;&lt;keyword&gt;Hemiarthroplasty/*methods&lt;/keyword&gt;&lt;keyword&gt;Hip Dislocation/*surgery&lt;/keyword&gt;&lt;keyword&gt;Humans&lt;/keyword&gt;&lt;keyword&gt;Patient Outcome Assessment&lt;/keyword&gt;&lt;keyword&gt;Randomized Controlled Trials as Topic&lt;/keyword&gt;&lt;keyword&gt;Reoperation&lt;/keyword&gt;&lt;/keywords&gt;&lt;dates&gt;&lt;year&gt;2015&lt;/year&gt;&lt;pub-dates&gt;&lt;date&gt;Nov&lt;/date&gt;&lt;/pub-dates&gt;&lt;/dates&gt;&lt;isbn&gt;1938-2367 (Electronic)&amp;#xD;0147-7447 (Linking)&lt;/isbn&gt;&lt;accession-num&gt;26558663&lt;/accession-num&gt;&lt;urls&gt;&lt;related-urls&gt;&lt;url&gt;http://www.ncbi.nlm.nih.gov/pubmed/26558663&lt;/url&gt;&lt;/related-urls&gt;&lt;/urls&gt;&lt;electronic-resource-num&gt;10.3928/01477447-20151016-08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9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ight RCTs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included in the meta-analy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viding a synthesis cohort of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100 patients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Zhou&lt;/Author&gt;&lt;Year&gt;2015&lt;/Year&gt;&lt;RecNum&gt;346&lt;/RecNum&gt;&lt;DisplayText&gt;&lt;style face="superscript"&gt;[29]&lt;/style&gt;&lt;/DisplayText&gt;&lt;record&gt;&lt;rec-number&gt;346&lt;/rec-number&gt;&lt;foreign-keys&gt;&lt;key app="EN" db-id="x0pvzw50vrdrprerzp95dsttz5xf2f9zezxz" timestamp="1528808047"&gt;346&lt;/key&gt;&lt;/foreign-keys&gt;&lt;ref-type name="Journal Article"&gt;17&lt;/ref-type&gt;&lt;contributors&gt;&lt;authors&gt;&lt;author&gt;Zhou, Z.&lt;/author&gt;&lt;author&gt;Yan, F.&lt;/author&gt;&lt;author&gt;Sha, W.&lt;/author&gt;&lt;author&gt;Wang, L.&lt;/author&gt;&lt;author&gt;Zhang, X.&lt;/author&gt;&lt;/authors&gt;&lt;/contributors&gt;&lt;titles&gt;&lt;title&gt;Unipolar Versus Bipolar Hemiarthroplasty for Displaced Femoral Neck Fractures in Elderly Patients&lt;/title&gt;&lt;secondary-title&gt;Orthopedics&lt;/secondary-title&gt;&lt;/titles&gt;&lt;periodical&gt;&lt;full-title&gt;Orthopedics&lt;/full-title&gt;&lt;/periodical&gt;&lt;pages&gt;697-702&lt;/pages&gt;&lt;volume&gt;38&lt;/volume&gt;&lt;number&gt;11&lt;/number&gt;&lt;keywords&gt;&lt;keyword&gt;Aged&lt;/keyword&gt;&lt;keyword&gt;Femoral Neck Fractures/*surgery&lt;/keyword&gt;&lt;keyword&gt;Hemiarthroplasty/*methods&lt;/keyword&gt;&lt;keyword&gt;Hip Dislocation/*surgery&lt;/keyword&gt;&lt;keyword&gt;Humans&lt;/keyword&gt;&lt;keyword&gt;Patient Outcome Assessment&lt;/keyword&gt;&lt;keyword&gt;Randomized Controlled Trials as Topic&lt;/keyword&gt;&lt;keyword&gt;Reoperation&lt;/keyword&gt;&lt;/keywords&gt;&lt;dates&gt;&lt;year&gt;2015&lt;/year&gt;&lt;pub-dates&gt;&lt;date&gt;Nov&lt;/date&gt;&lt;/pub-dates&gt;&lt;/dates&gt;&lt;isbn&gt;1938-2367 (Electronic)&amp;#xD;0147-7447 (Linking)&lt;/isbn&gt;&lt;accession-num&gt;26558663&lt;/accession-num&gt;&lt;urls&gt;&lt;related-urls&gt;&lt;url&gt;http://www.ncbi.nlm.nih.gov/pubmed/26558663&lt;/url&gt;&lt;/related-urls&gt;&lt;/urls&gt;&lt;electronic-resource-num&gt;10.3928/01477447-20151016-08&lt;/electronic-resource-num&gt;&lt;/record&gt;&lt;/Cite&gt;&lt;/EndNote&gt;</w:instrTex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9F05AE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9]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meta-analy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no significant difference was found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UH and BH f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acetabu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ar erosion rates (RR 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</w:rPr>
        <w:t>2.29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85 to 6.12; </w:t>
      </w:r>
      <w:r w:rsidR="009F05AE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F05AE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10), rate of dislocation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(RR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20; 95%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47 to 3.07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D50AA0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71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,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te of reoperation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(RR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64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33 to 1.26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D50AA0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9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, mortality (RR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5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3 to 1.13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D50AA0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6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post-operative complication rates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05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0 to 1.56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D50AA0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50AA0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2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), and post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perative Harris Hip Scores (WMD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-1.32; </w:t>
      </w:r>
      <w:r w:rsidR="002E3DE5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2E3DE5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3.29 to 0.65; </w:t>
      </w:r>
      <w:r w:rsidR="002E3DE5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E3DE5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9)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Zhou&lt;/Author&gt;&lt;Year&gt;2015&lt;/Year&gt;&lt;RecNum&gt;346&lt;/RecNum&gt;&lt;DisplayText&gt;&lt;style face="superscript"&gt;[29]&lt;/style&gt;&lt;/DisplayText&gt;&lt;record&gt;&lt;rec-number&gt;346&lt;/rec-number&gt;&lt;foreign-keys&gt;&lt;key app="EN" db-id="x0pvzw50vrdrprerzp95dsttz5xf2f9zezxz" timestamp="1528808047"&gt;346&lt;/key&gt;&lt;/foreign-keys&gt;&lt;ref-type name="Journal Article"&gt;17&lt;/ref-type&gt;&lt;contributors&gt;&lt;authors&gt;&lt;author&gt;Zhou, Z.&lt;/author&gt;&lt;author&gt;Yan, F.&lt;/author&gt;&lt;author&gt;Sha, W.&lt;/author&gt;&lt;author&gt;Wang, L.&lt;/author&gt;&lt;author&gt;Zhang, X.&lt;/author&gt;&lt;/authors&gt;&lt;/contributors&gt;&lt;titles&gt;&lt;title&gt;Unipolar Versus Bipolar Hemiarthroplasty for Displaced Femoral Neck Fractures in Elderly Patients&lt;/title&gt;&lt;secondary-title&gt;Orthopedics&lt;/secondary-title&gt;&lt;/titles&gt;&lt;periodical&gt;&lt;full-title&gt;Orthopedics&lt;/full-title&gt;&lt;/periodical&gt;&lt;pages&gt;697-702&lt;/pages&gt;&lt;volume&gt;38&lt;/volume&gt;&lt;number&gt;11&lt;/number&gt;&lt;keywords&gt;&lt;keyword&gt;Aged&lt;/keyword&gt;&lt;keyword&gt;Femoral Neck Fractures/*surgery&lt;/keyword&gt;&lt;keyword&gt;Hemiarthroplasty/*methods&lt;/keyword&gt;&lt;keyword&gt;Hip Dislocation/*surgery&lt;/keyword&gt;&lt;keyword&gt;Humans&lt;/keyword&gt;&lt;keyword&gt;Patient Outcome Assessment&lt;/keyword&gt;&lt;keyword&gt;Randomized Controlled Trials as Topic&lt;/keyword&gt;&lt;keyword&gt;Reoperation&lt;/keyword&gt;&lt;/keywords&gt;&lt;dates&gt;&lt;year&gt;2015&lt;/year&gt;&lt;pub-dates&gt;&lt;date&gt;Nov&lt;/date&gt;&lt;/pub-dates&gt;&lt;/dates&gt;&lt;isbn&gt;1938-2367 (Electronic)&amp;#xD;0147-7447 (Linking)&lt;/isbn&gt;&lt;accession-num&gt;26558663&lt;/accession-num&gt;&lt;urls&gt;&lt;related-urls&gt;&lt;url&gt;http://www.ncbi.nlm.nih.gov/pubmed/26558663&lt;/url&gt;&lt;/related-urls&gt;&lt;/urls&gt;&lt;electronic-resource-num&gt;10.3928/01477447-20151016-08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9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uthors concluded that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was no apparent difference in clinical </w:t>
      </w:r>
      <w:r w:rsidR="00295AC2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sults</w:t>
      </w:r>
      <w:r w:rsidR="00E37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UH and BH, when used as treatment for displaced intra-capsular neck of femur fractures</w:t>
      </w:r>
      <w:r w:rsidR="002E3DE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2E3DE5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Zhou&lt;/Author&gt;&lt;Year&gt;2015&lt;/Year&gt;&lt;RecNum&gt;346&lt;/RecNum&gt;&lt;DisplayText&gt;&lt;style face="superscript"&gt;[29]&lt;/style&gt;&lt;/DisplayText&gt;&lt;record&gt;&lt;rec-number&gt;346&lt;/rec-number&gt;&lt;foreign-keys&gt;&lt;key app="EN" db-id="x0pvzw50vrdrprerzp95dsttz5xf2f9zezxz" timestamp="1528808047"&gt;346&lt;/key&gt;&lt;/foreign-keys&gt;&lt;ref-type name="Journal Article"&gt;17&lt;/ref-type&gt;&lt;contributors&gt;&lt;authors&gt;&lt;author&gt;Zhou, Z.&lt;/author&gt;&lt;author&gt;Yan, F.&lt;/author&gt;&lt;author&gt;Sha, W.&lt;/author&gt;&lt;author&gt;Wang, L.&lt;/author&gt;&lt;author&gt;Zhang, X.&lt;/author&gt;&lt;/authors&gt;&lt;/contributors&gt;&lt;titles&gt;&lt;title&gt;Unipolar Versus Bipolar Hemiarthroplasty for Displaced Femoral Neck Fractures in Elderly Patients&lt;/title&gt;&lt;secondary-title&gt;Orthopedics&lt;/secondary-title&gt;&lt;/titles&gt;&lt;periodical&gt;&lt;full-title&gt;Orthopedics&lt;/full-title&gt;&lt;/periodical&gt;&lt;pages&gt;697-702&lt;/pages&gt;&lt;volume&gt;38&lt;/volume&gt;&lt;number&gt;11&lt;/number&gt;&lt;keywords&gt;&lt;keyword&gt;Aged&lt;/keyword&gt;&lt;keyword&gt;Femoral Neck Fractures/*surgery&lt;/keyword&gt;&lt;keyword&gt;Hemiarthroplasty/*methods&lt;/keyword&gt;&lt;keyword&gt;Hip Dislocation/*surgery&lt;/keyword&gt;&lt;keyword&gt;Humans&lt;/keyword&gt;&lt;keyword&gt;Patient Outcome Assessment&lt;/keyword&gt;&lt;keyword&gt;Randomized Controlled Trials as Topic&lt;/keyword&gt;&lt;keyword&gt;Reoperation&lt;/keyword&gt;&lt;/keywords&gt;&lt;dates&gt;&lt;year&gt;2015&lt;/year&gt;&lt;pub-dates&gt;&lt;date&gt;Nov&lt;/date&gt;&lt;/pub-dates&gt;&lt;/dates&gt;&lt;isbn&gt;1938-2367 (Electronic)&amp;#xD;0147-7447 (Linking)&lt;/isbn&gt;&lt;accession-num&gt;26558663&lt;/accession-num&gt;&lt;urls&gt;&lt;related-urls&gt;&lt;url&gt;http://www.ncbi.nlm.nih.gov/pubmed/26558663&lt;/url&gt;&lt;/related-urls&gt;&lt;/urls&gt;&lt;electronic-resource-num&gt;10.3928/01477447-20151016-08&lt;/electronic-resource-num&gt;&lt;/record&gt;&lt;/Cite&gt;&lt;/EndNote&gt;</w:instrText>
      </w:r>
      <w:r w:rsidR="002E3DE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E3DE5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9]</w:t>
      </w:r>
      <w:r w:rsidR="002E3DE5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43988793" w14:textId="78170A59" w:rsidR="00102EBB" w:rsidRPr="00045CFA" w:rsidRDefault="00A201A0" w:rsidP="008268CF">
      <w:pPr>
        <w:spacing w:after="0" w:line="360" w:lineRule="auto"/>
        <w:ind w:left="-5" w:rightChars="-20" w:right="-44" w:firstLineChars="150" w:firstLine="36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second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he recent meta-analyses was that by Jia </w:t>
      </w:r>
      <w:r w:rsidR="00102EBB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e authors performed a systematic literature search</w:t>
      </w:r>
      <w:r w:rsidR="00D24B08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unti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ril 2014, to identify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 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RC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</w:t>
      </w:r>
      <w:r w:rsidR="00997C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ch compared UH to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</w:t>
      </w:r>
      <w:r w:rsidR="00997C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H as treatment of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isplaced</w:t>
      </w:r>
      <w:r w:rsidR="00997C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tra-capsular neck of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fractures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97C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meta-analysis comprised t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en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CTs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pr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</w:rPr>
        <w:t>oviding a synthesis cohort of 1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190 patients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 systematic review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he included studies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e authors found descriptive evidence that BH was 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superior to UH for post-operative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function, 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quality of life and post-operative hip pain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however on meta-analysis, 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re was no significant difference in post-operative Harris Hip Scores between UH and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BH (MD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−0.51, 95</w:t>
      </w:r>
      <w:r w:rsidR="00997C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−4.43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97C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3.42, </w:t>
      </w:r>
      <w:r w:rsidR="00B305AC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0)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>UH was also found to have increase</w:t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 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rates of</w:t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etabulum 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rosions 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t one 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year 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-surgery,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 comparison to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H (RR</w:t>
      </w:r>
      <w:r w:rsidR="00AF0BC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4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6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89; </w:t>
      </w:r>
      <w:r w:rsidR="00B305AC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B305A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3): however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was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ignificant difference between the two groups fo</w:t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 acetabular erosion rates at 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ur months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-surgery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35; 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10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to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21; </w:t>
      </w:r>
      <w:r w:rsidR="00A443FC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A443F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0),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wo years post-surgery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A6D8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46; 95%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0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10; </w:t>
      </w:r>
      <w:r w:rsidR="00924F1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24F1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24F1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>0</w:t>
      </w:r>
      <w:r w:rsidR="00FD4B79" w:rsidRPr="00045CFA">
        <w:rPr>
          <w:rFonts w:ascii="Book Antiqua" w:hAnsi="Book Antiqua" w:cstheme="minorHAnsi"/>
          <w:color w:val="000000" w:themeColor="text1"/>
          <w:sz w:val="24"/>
          <w:szCs w:val="24"/>
        </w:rPr>
        <w:t>.08), or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r years post-surgery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=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48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0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19; </w:t>
      </w:r>
      <w:r w:rsidR="00F42DA8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42DA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2)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On further meta-analysis, n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>o significant dif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>ference was found between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H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BH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rtality (RR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= 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92; 95%CI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9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1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44; </w:t>
      </w:r>
      <w:r w:rsidR="00BC3BF1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BC3BF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71);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operation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</w:t>
      </w:r>
      <w:r w:rsidR="00924F1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=</w:t>
      </w:r>
      <w:r w:rsidR="00924F1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98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42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2.27; </w:t>
      </w:r>
      <w:r w:rsidR="0043570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95);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location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=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76; 9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>5%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30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93; </w:t>
      </w:r>
      <w:r w:rsidR="0043570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57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);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mp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lant-related complications (RR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4; 95%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39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81;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3570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3570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0.66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eneral complications (RR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65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8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49; </w:t>
      </w:r>
      <w:r w:rsidR="00006788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00678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31)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4274D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>Furthermore, two of the RCTs which reported on cost of prosthesis both noted that BH was more expensive</w:t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n</w:t>
      </w:r>
      <w:r w:rsidR="00776EE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H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4637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uthors concluded that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comparing</w:t>
      </w:r>
      <w:r w:rsidR="006624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H to BH, </w:t>
      </w:r>
      <w:r w:rsidR="006624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no significant difference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uld be found</w:t>
      </w:r>
      <w:r w:rsidR="006624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between</w:t>
      </w:r>
      <w:r w:rsidR="006624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t-operative </w:t>
      </w:r>
      <w:r w:rsidR="002A2980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sult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624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longer 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erm </w:t>
      </w:r>
      <w:r w:rsidR="006624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rates of acetabular erosion</w:t>
      </w:r>
      <w:r w:rsidR="001E389D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F3299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owever BH was consistently noted to be the more expensive implant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aWE8L0F1dGhvcj48WWVhcj4yMDE1PC9ZZWFyPjxSZWNO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0]</w:t>
      </w:r>
      <w:r w:rsidR="00102EB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624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D95FBAD" w14:textId="521099C7" w:rsidR="005D2EB2" w:rsidRPr="00045CFA" w:rsidRDefault="00102EBB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last of the recent meta-analyses wa</w:t>
      </w:r>
      <w:r w:rsidR="00FE386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that by Yang </w:t>
      </w:r>
      <w:r w:rsidR="00FE386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Yang&lt;/Author&gt;&lt;Year&gt;2015&lt;/Year&gt;&lt;RecNum&gt;357&lt;/RecNum&gt;&lt;DisplayText&gt;&lt;style face="superscript"&gt;[31]&lt;/style&gt;&lt;/DisplayText&gt;&lt;record&gt;&lt;rec-number&gt;357&lt;/rec-number&gt;&lt;foreign-keys&gt;&lt;key app="EN" db-id="x0pvzw50vrdrprerzp95dsttz5xf2f9zezxz" timestamp="1528814011"&gt;357&lt;/key&gt;&lt;/foreign-keys&gt;&lt;ref-type name="Journal Article"&gt;17&lt;/ref-type&gt;&lt;contributors&gt;&lt;authors&gt;&lt;author&gt;Yang, B.&lt;/author&gt;&lt;author&gt;Lin, X.&lt;/author&gt;&lt;author&gt;Yin, X. M.&lt;/author&gt;&lt;author&gt;Wen, X. Z.&lt;/author&gt;&lt;/authors&gt;&lt;/contributors&gt;&lt;auth-address&gt;Department of Orthopedics and Traumatology, Yu Lin Orthopedics Hospital, YuLin, GuangXi, People&amp;apos;s Republic of China.&lt;/auth-address&gt;&lt;titles&gt;&lt;title&gt;Bipolar versus unipolar hemiarthroplasty for displaced femoral neck fractures in the elder patient: a systematic review and meta-analysis of randomized trials&lt;/title&gt;&lt;secondary-title&gt;Eur J Orthop Surg Traumatol&lt;/secondary-title&gt;&lt;/titles&gt;&lt;periodical&gt;&lt;full-title&gt;Eur J Orthop Surg Traumatol&lt;/full-title&gt;&lt;/periodical&gt;&lt;pages&gt;425-33&lt;/pages&gt;&lt;volume&gt;25&lt;/volume&gt;&lt;number&gt;3&lt;/number&gt;&lt;keywords&gt;&lt;keyword&gt;Aged&lt;/keyword&gt;&lt;keyword&gt;Femoral Neck Fractures/*surgery&lt;/keyword&gt;&lt;keyword&gt;Hemiarthroplasty/adverse effects/*methods/mortality&lt;/keyword&gt;&lt;keyword&gt;Hip Joint/*surgery&lt;/keyword&gt;&lt;keyword&gt;Humans&lt;/keyword&gt;&lt;keyword&gt;Infection/etiology&lt;/keyword&gt;&lt;keyword&gt;Joint Dislocations/etiology&lt;/keyword&gt;&lt;keyword&gt;Randomized Controlled Trials as Topic&lt;/keyword&gt;&lt;keyword&gt;Recovery of Function&lt;/keyword&gt;&lt;keyword&gt;Reoperation&lt;/keyword&gt;&lt;/keywords&gt;&lt;dates&gt;&lt;year&gt;2015&lt;/year&gt;&lt;pub-dates&gt;&lt;date&gt;Apr&lt;/date&gt;&lt;/pub-dates&gt;&lt;/dates&gt;&lt;isbn&gt;1633-8065 (Print)&amp;#xD;1633-8065 (Linking)&lt;/isbn&gt;&lt;accession-num&gt;25476243&lt;/accession-num&gt;&lt;urls&gt;&lt;related-urls&gt;&lt;url&gt;http://www.ncbi.nlm.nih.gov/pubmed/25476243&lt;/url&gt;&lt;/related-urls&gt;&lt;/urls&gt;&lt;electronic-resource-num&gt;10.1007/s00590-014-1565-2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E3869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performed a systematic database search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ill July 2013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identify all prospective RCT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t compare UH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BH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he treatment of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eck of femur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racture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i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ient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aged 65 years and over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Yang&lt;/Author&gt;&lt;Year&gt;2015&lt;/Year&gt;&lt;RecNum&gt;357&lt;/RecNum&gt;&lt;DisplayText&gt;&lt;style face="superscript"&gt;[31]&lt;/style&gt;&lt;/DisplayText&gt;&lt;record&gt;&lt;rec-number&gt;357&lt;/rec-number&gt;&lt;foreign-keys&gt;&lt;key app="EN" db-id="x0pvzw50vrdrprerzp95dsttz5xf2f9zezxz" timestamp="1528814011"&gt;357&lt;/key&gt;&lt;/foreign-keys&gt;&lt;ref-type name="Journal Article"&gt;17&lt;/ref-type&gt;&lt;contributors&gt;&lt;authors&gt;&lt;author&gt;Yang, B.&lt;/author&gt;&lt;author&gt;Lin, X.&lt;/author&gt;&lt;author&gt;Yin, X. M.&lt;/author&gt;&lt;author&gt;Wen, X. Z.&lt;/author&gt;&lt;/authors&gt;&lt;/contributors&gt;&lt;auth-address&gt;Department of Orthopedics and Traumatology, Yu Lin Orthopedics Hospital, YuLin, GuangXi, People&amp;apos;s Republic of China.&lt;/auth-address&gt;&lt;titles&gt;&lt;title&gt;Bipolar versus unipolar hemiarthroplasty for displaced femoral neck fractures in the elder patient: a systematic review and meta-analysis of randomized trials&lt;/title&gt;&lt;secondary-title&gt;Eur J Orthop Surg Traumatol&lt;/secondary-title&gt;&lt;/titles&gt;&lt;periodical&gt;&lt;full-title&gt;Eur J Orthop Surg Traumatol&lt;/full-title&gt;&lt;/periodical&gt;&lt;pages&gt;425-33&lt;/pages&gt;&lt;volume&gt;25&lt;/volume&gt;&lt;number&gt;3&lt;/number&gt;&lt;keywords&gt;&lt;keyword&gt;Aged&lt;/keyword&gt;&lt;keyword&gt;Femoral Neck Fractures/*surgery&lt;/keyword&gt;&lt;keyword&gt;Hemiarthroplasty/adverse effects/*methods/mortality&lt;/keyword&gt;&lt;keyword&gt;Hip Joint/*surgery&lt;/keyword&gt;&lt;keyword&gt;Humans&lt;/keyword&gt;&lt;keyword&gt;Infection/etiology&lt;/keyword&gt;&lt;keyword&gt;Joint Dislocations/etiology&lt;/keyword&gt;&lt;keyword&gt;Randomized Controlled Trials as Topic&lt;/keyword&gt;&lt;keyword&gt;Recovery of Function&lt;/keyword&gt;&lt;keyword&gt;Reoperation&lt;/keyword&gt;&lt;/keywords&gt;&lt;dates&gt;&lt;year&gt;2015&lt;/year&gt;&lt;pub-dates&gt;&lt;date&gt;Apr&lt;/date&gt;&lt;/pub-dates&gt;&lt;/dates&gt;&lt;isbn&gt;1633-8065 (Print)&amp;#xD;1633-8065 (Linking)&lt;/isbn&gt;&lt;accession-num&gt;25476243&lt;/accession-num&gt;&lt;urls&gt;&lt;related-urls&gt;&lt;url&gt;http://www.ncbi.nlm.nih.gov/pubmed/25476243&lt;/url&gt;&lt;/related-urls&gt;&lt;/urls&gt;&lt;electronic-resource-num&gt;10.1007/s00590-014-1565-2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ix RCTs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included in the meta-analysi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with a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bined cohort of 982 patients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Yang&lt;/Author&gt;&lt;Year&gt;2015&lt;/Year&gt;&lt;RecNum&gt;357&lt;/RecNum&gt;&lt;DisplayText&gt;&lt;style face="superscript"&gt;[31]&lt;/style&gt;&lt;/DisplayText&gt;&lt;record&gt;&lt;rec-number&gt;357&lt;/rec-number&gt;&lt;foreign-keys&gt;&lt;key app="EN" db-id="x0pvzw50vrdrprerzp95dsttz5xf2f9zezxz" timestamp="1528814011"&gt;357&lt;/key&gt;&lt;/foreign-keys&gt;&lt;ref-type name="Journal Article"&gt;17&lt;/ref-type&gt;&lt;contributors&gt;&lt;authors&gt;&lt;author&gt;Yang, B.&lt;/author&gt;&lt;author&gt;Lin, X.&lt;/author&gt;&lt;author&gt;Yin, X. M.&lt;/author&gt;&lt;author&gt;Wen, X. Z.&lt;/author&gt;&lt;/authors&gt;&lt;/contributors&gt;&lt;auth-address&gt;Department of Orthopedics and Traumatology, Yu Lin Orthopedics Hospital, YuLin, GuangXi, People&amp;apos;s Republic of China.&lt;/auth-address&gt;&lt;titles&gt;&lt;title&gt;Bipolar versus unipolar hemiarthroplasty for displaced femoral neck fractures in the elder patient: a systematic review and meta-analysis of randomized trials&lt;/title&gt;&lt;secondary-title&gt;Eur J Orthop Surg Traumatol&lt;/secondary-title&gt;&lt;/titles&gt;&lt;periodical&gt;&lt;full-title&gt;Eur J Orthop Surg Traumatol&lt;/full-title&gt;&lt;/periodical&gt;&lt;pages&gt;425-33&lt;/pages&gt;&lt;volume&gt;25&lt;/volume&gt;&lt;number&gt;3&lt;/number&gt;&lt;keywords&gt;&lt;keyword&gt;Aged&lt;/keyword&gt;&lt;keyword&gt;Femoral Neck Fractures/*surgery&lt;/keyword&gt;&lt;keyword&gt;Hemiarthroplasty/adverse effects/*methods/mortality&lt;/keyword&gt;&lt;keyword&gt;Hip Joint/*surgery&lt;/keyword&gt;&lt;keyword&gt;Humans&lt;/keyword&gt;&lt;keyword&gt;Infection/etiology&lt;/keyword&gt;&lt;keyword&gt;Joint Dislocations/etiology&lt;/keyword&gt;&lt;keyword&gt;Randomized Controlled Trials as Topic&lt;/keyword&gt;&lt;keyword&gt;Recovery of Function&lt;/keyword&gt;&lt;keyword&gt;Reoperation&lt;/keyword&gt;&lt;/keywords&gt;&lt;dates&gt;&lt;year&gt;2015&lt;/year&gt;&lt;pub-dates&gt;&lt;date&gt;Apr&lt;/date&gt;&lt;/pub-dates&gt;&lt;/dates&gt;&lt;isbn&gt;1633-8065 (Print)&amp;#xD;1633-8065 (Linking)&lt;/isbn&gt;&lt;accession-num&gt;25476243&lt;/accession-num&gt;&lt;urls&gt;&lt;related-urls&gt;&lt;url&gt;http://www.ncbi.nlm.nih.gov/pubmed/25476243&lt;/url&gt;&lt;/related-urls&gt;&lt;/urls&gt;&lt;electronic-resource-num&gt;10.1007/s00590-014-1565-2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C5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meta-analysi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cetabular erosion rates was noted to be signiﬁcantly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creased in the UH group (5.5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%) co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mpared to the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H group (1.2%) (OR 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2; 95%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7 to 0.74; </w:t>
      </w:r>
      <w:r w:rsidR="005F6738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=0.01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Yang&lt;/Author&gt;&lt;Year&gt;2015&lt;/Year&gt;&lt;RecNum&gt;357&lt;/RecNum&gt;&lt;DisplayText&gt;&lt;style face="superscript"&gt;[31]&lt;/style&gt;&lt;/DisplayText&gt;&lt;record&gt;&lt;rec-number&gt;357&lt;/rec-number&gt;&lt;foreign-keys&gt;&lt;key app="EN" db-id="x0pvzw50vrdrprerzp95dsttz5xf2f9zezxz" timestamp="1528814011"&gt;357&lt;/key&gt;&lt;/foreign-keys&gt;&lt;ref-type name="Journal Article"&gt;17&lt;/ref-type&gt;&lt;contributors&gt;&lt;authors&gt;&lt;author&gt;Yang, B.&lt;/author&gt;&lt;author&gt;Lin, X.&lt;/author&gt;&lt;author&gt;Yin, X. M.&lt;/author&gt;&lt;author&gt;Wen, X. Z.&lt;/author&gt;&lt;/authors&gt;&lt;/contributors&gt;&lt;auth-address&gt;Department of Orthopedics and Traumatology, Yu Lin Orthopedics Hospital, YuLin, GuangXi, People&amp;apos;s Republic of China.&lt;/auth-address&gt;&lt;titles&gt;&lt;title&gt;Bipolar versus unipolar hemiarthroplasty for displaced femoral neck fractures in the elder patient: a systematic review and meta-analysis of randomized trials&lt;/title&gt;&lt;secondary-title&gt;Eur J Orthop Surg Traumatol&lt;/secondary-title&gt;&lt;/titles&gt;&lt;periodical&gt;&lt;full-title&gt;Eur J Orthop Surg Traumatol&lt;/full-title&gt;&lt;/periodical&gt;&lt;pages&gt;425-33&lt;/pages&gt;&lt;volume&gt;25&lt;/volume&gt;&lt;number&gt;3&lt;/number&gt;&lt;keywords&gt;&lt;keyword&gt;Aged&lt;/keyword&gt;&lt;keyword&gt;Femoral Neck Fractures/*surgery&lt;/keyword&gt;&lt;keyword&gt;Hemiarthroplasty/adverse effects/*methods/mortality&lt;/keyword&gt;&lt;keyword&gt;Hip Joint/*surgery&lt;/keyword&gt;&lt;keyword&gt;Humans&lt;/keyword&gt;&lt;keyword&gt;Infection/etiology&lt;/keyword&gt;&lt;keyword&gt;Joint Dislocations/etiology&lt;/keyword&gt;&lt;keyword&gt;Randomized Controlled Trials as Topic&lt;/keyword&gt;&lt;keyword&gt;Recovery of Function&lt;/keyword&gt;&lt;keyword&gt;Reoperation&lt;/keyword&gt;&lt;/keywords&gt;&lt;dates&gt;&lt;year&gt;2015&lt;/year&gt;&lt;pub-dates&gt;&lt;date&gt;Apr&lt;/date&gt;&lt;/pub-dates&gt;&lt;/dates&gt;&lt;isbn&gt;1633-8065 (Print)&amp;#xD;1633-8065 (Linking)&lt;/isbn&gt;&lt;accession-num&gt;25476243&lt;/accession-num&gt;&lt;urls&gt;&lt;related-urls&gt;&lt;url&gt;http://www.ncbi.nlm.nih.gov/pubmed/25476243&lt;/url&gt;&lt;/related-urls&gt;&lt;/urls&gt;&lt;electronic-resource-num&gt;10.1007/s00590-014-1565-2&lt;/electronic-resource-num&gt;&lt;/record&gt;&lt;/Cite&gt;&lt;/EndNote&gt;</w:instrTex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1]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However, there was no significant difference between the two groups for: rate of mortality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08; 95%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1 to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65; </w:t>
      </w:r>
      <w:r w:rsidR="005F6738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5F67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>= 0.72)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verall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st-operative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plication rates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F8548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F85481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00; 95%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F8548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67 to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50; </w:t>
      </w:r>
      <w:r w:rsidR="00F85481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F8548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F8548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A605E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00)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-operative rate of dislocation</w:t>
      </w:r>
      <w:r w:rsidR="00A823F5" w:rsidRPr="00045CFA">
        <w:rPr>
          <w:rFonts w:ascii="Book Antiqua" w:hAnsi="Book Antiqua"/>
          <w:color w:val="000000" w:themeColor="text1"/>
          <w:sz w:val="24"/>
          <w:szCs w:val="24"/>
        </w:rPr>
        <w:t xml:space="preserve"> (OR </w:t>
      </w:r>
      <w:r w:rsidR="00A745EF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= 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7; 95%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9 to 2.60; </w:t>
      </w:r>
      <w:r w:rsidR="00A745EF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0)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te of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fection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36; 95%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0 to 3.09; </w:t>
      </w:r>
      <w:r w:rsidR="00A745EF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A745EF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47)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rate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operation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56; 95%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6 to 3.68; </w:t>
      </w:r>
      <w:r w:rsidR="00BD1E4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31)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Harris hip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cores 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</w:rPr>
        <w:t>(SMD -0.03; 95%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0.23 to 0.17; </w:t>
      </w:r>
      <w:r w:rsidR="00BD1E4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BD1E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= 0.76)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d return to pre-fractur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function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8C412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8C4127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36; 95%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8C412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94 to 1.96; </w:t>
      </w:r>
      <w:r w:rsidR="008C4127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8C412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823F5" w:rsidRPr="00045CFA">
        <w:rPr>
          <w:rFonts w:ascii="Book Antiqua" w:hAnsi="Book Antiqua" w:cstheme="minorHAnsi"/>
          <w:color w:val="000000" w:themeColor="text1"/>
          <w:sz w:val="24"/>
          <w:szCs w:val="24"/>
        </w:rPr>
        <w:t>=0.10)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Yang&lt;/Author&gt;&lt;Year&gt;2015&lt;/Year&gt;&lt;RecNum&gt;357&lt;/RecNum&gt;&lt;DisplayText&gt;&lt;style face="superscript"&gt;[31]&lt;/style&gt;&lt;/DisplayText&gt;&lt;record&gt;&lt;rec-number&gt;357&lt;/rec-number&gt;&lt;foreign-keys&gt;&lt;key app="EN" db-id="x0pvzw50vrdrprerzp95dsttz5xf2f9zezxz" timestamp="1528814011"&gt;357&lt;/key&gt;&lt;/foreign-keys&gt;&lt;ref-type name="Journal Article"&gt;17&lt;/ref-type&gt;&lt;contributors&gt;&lt;authors&gt;&lt;author&gt;Yang, B.&lt;/author&gt;&lt;author&gt;Lin, X.&lt;/author&gt;&lt;author&gt;Yin, X. M.&lt;/author&gt;&lt;author&gt;Wen, X. Z.&lt;/author&gt;&lt;/authors&gt;&lt;/contributors&gt;&lt;auth-address&gt;Department of Orthopedics and Traumatology, Yu Lin Orthopedics Hospital, YuLin, GuangXi, People&amp;apos;s Republic of China.&lt;/auth-address&gt;&lt;titles&gt;&lt;title&gt;Bipolar versus unipolar hemiarthroplasty for displaced femoral neck fractures in the elder patient: a systematic review and meta-analysis of randomized trials&lt;/title&gt;&lt;secondary-title&gt;Eur J Orthop Surg Traumatol&lt;/secondary-title&gt;&lt;/titles&gt;&lt;periodical&gt;&lt;full-title&gt;Eur J Orthop Surg Traumatol&lt;/full-title&gt;&lt;/periodical&gt;&lt;pages&gt;425-33&lt;/pages&gt;&lt;volume&gt;25&lt;/volume&gt;&lt;number&gt;3&lt;/number&gt;&lt;keywords&gt;&lt;keyword&gt;Aged&lt;/keyword&gt;&lt;keyword&gt;Femoral Neck Fractures/*surgery&lt;/keyword&gt;&lt;keyword&gt;Hemiarthroplasty/adverse effects/*methods/mortality&lt;/keyword&gt;&lt;keyword&gt;Hip Joint/*surgery&lt;/keyword&gt;&lt;keyword&gt;Humans&lt;/keyword&gt;&lt;keyword&gt;Infection/etiology&lt;/keyword&gt;&lt;keyword&gt;Joint Dislocations/etiology&lt;/keyword&gt;&lt;keyword&gt;Randomized Controlled Trials as Topic&lt;/keyword&gt;&lt;keyword&gt;Recovery of Function&lt;/keyword&gt;&lt;keyword&gt;Reoperation&lt;/keyword&gt;&lt;/keywords&gt;&lt;dates&gt;&lt;year&gt;2015&lt;/year&gt;&lt;pub-dates&gt;&lt;date&gt;Apr&lt;/date&gt;&lt;/pub-dates&gt;&lt;/dates&gt;&lt;isbn&gt;1633-8065 (Print)&amp;#xD;1633-8065 (Linking)&lt;/isbn&gt;&lt;accession-num&gt;25476243&lt;/accession-num&gt;&lt;urls&gt;&lt;related-urls&gt;&lt;url&gt;http://www.ncbi.nlm.nih.gov/pubmed/25476243&lt;/url&gt;&lt;/related-urls&gt;&lt;/urls&gt;&lt;electronic-resource-num&gt;10.1007/s00590-014-1565-2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uthors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ncluded that there was no significant difference noted in clinical outcome for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H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ared to BH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en used as treatment of displaced intra-capsular neck of femur fractures in patients aged 6</w:t>
      </w:r>
      <w:r w:rsidR="008C4127" w:rsidRPr="00045CFA">
        <w:rPr>
          <w:rFonts w:ascii="Book Antiqua" w:hAnsi="Book Antiqua" w:cstheme="minorHAnsi"/>
          <w:color w:val="000000" w:themeColor="text1"/>
          <w:sz w:val="24"/>
          <w:szCs w:val="24"/>
        </w:rPr>
        <w:t>5 or over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Yang&lt;/Author&gt;&lt;Year&gt;2015&lt;/Year&gt;&lt;RecNum&gt;357&lt;/RecNum&gt;&lt;DisplayText&gt;&lt;style face="superscript"&gt;[31]&lt;/style&gt;&lt;/DisplayText&gt;&lt;record&gt;&lt;rec-number&gt;357&lt;/rec-number&gt;&lt;foreign-keys&gt;&lt;key app="EN" db-id="x0pvzw50vrdrprerzp95dsttz5xf2f9zezxz" timestamp="1528814011"&gt;357&lt;/key&gt;&lt;/foreign-keys&gt;&lt;ref-type name="Journal Article"&gt;17&lt;/ref-type&gt;&lt;contributors&gt;&lt;authors&gt;&lt;author&gt;Yang, B.&lt;/author&gt;&lt;author&gt;Lin, X.&lt;/author&gt;&lt;author&gt;Yin, X. M.&lt;/author&gt;&lt;author&gt;Wen, X. Z.&lt;/author&gt;&lt;/authors&gt;&lt;/contributors&gt;&lt;auth-address&gt;Department of Orthopedics and Traumatology, Yu Lin Orthopedics Hospital, YuLin, GuangXi, People&amp;apos;s Republic of China.&lt;/auth-address&gt;&lt;titles&gt;&lt;title&gt;Bipolar versus unipolar hemiarthroplasty for displaced femoral neck fractures in the elder patient: a systematic review and meta-analysis of randomized trials&lt;/title&gt;&lt;secondary-title&gt;Eur J Orthop Surg Traumatol&lt;/secondary-title&gt;&lt;/titles&gt;&lt;periodical&gt;&lt;full-title&gt;Eur J Orthop Surg Traumatol&lt;/full-title&gt;&lt;/periodical&gt;&lt;pages&gt;425-33&lt;/pages&gt;&lt;volume&gt;25&lt;/volume&gt;&lt;number&gt;3&lt;/number&gt;&lt;keywords&gt;&lt;keyword&gt;Aged&lt;/keyword&gt;&lt;keyword&gt;Femoral Neck Fractures/*surgery&lt;/keyword&gt;&lt;keyword&gt;Hemiarthroplasty/adverse effects/*methods/mortality&lt;/keyword&gt;&lt;keyword&gt;Hip Joint/*surgery&lt;/keyword&gt;&lt;keyword&gt;Humans&lt;/keyword&gt;&lt;keyword&gt;Infection/etiology&lt;/keyword&gt;&lt;keyword&gt;Joint Dislocations/etiology&lt;/keyword&gt;&lt;keyword&gt;Randomized Controlled Trials as Topic&lt;/keyword&gt;&lt;keyword&gt;Recovery of Function&lt;/keyword&gt;&lt;keyword&gt;Reoperation&lt;/keyword&gt;&lt;/keywords&gt;&lt;dates&gt;&lt;year&gt;2015&lt;/year&gt;&lt;pub-dates&gt;&lt;date&gt;Apr&lt;/date&gt;&lt;/pub-dates&gt;&lt;/dates&gt;&lt;isbn&gt;1633-8065 (Print)&amp;#xD;1633-8065 (Linking)&lt;/isbn&gt;&lt;accession-num&gt;25476243&lt;/accession-num&gt;&lt;urls&gt;&lt;related-urls&gt;&lt;url&gt;http://www.ncbi.nlm.nih.gov/pubmed/25476243&lt;/url&gt;&lt;/related-urls&gt;&lt;/urls&gt;&lt;electronic-resource-num&gt;10.1007/s00590-014-1565-2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Given the</w:t>
      </w:r>
      <w:r w:rsidR="001F0A3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imilar clinical outcomes, they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dvised that unipolar </w:t>
      </w:r>
      <w:r w:rsidR="001F0A3E" w:rsidRPr="00045CFA">
        <w:rPr>
          <w:rFonts w:ascii="Book Antiqua" w:hAnsi="Book Antiqua" w:cstheme="minorHAnsi"/>
          <w:color w:val="000000" w:themeColor="text1"/>
          <w:sz w:val="24"/>
          <w:szCs w:val="24"/>
        </w:rPr>
        <w:t>implants appear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more </w:t>
      </w:r>
      <w:r w:rsidR="001F0A3E" w:rsidRPr="00045CFA">
        <w:rPr>
          <w:rFonts w:ascii="Book Antiqua" w:hAnsi="Book Antiqua" w:cstheme="minorHAnsi"/>
          <w:color w:val="000000" w:themeColor="text1"/>
          <w:sz w:val="24"/>
          <w:szCs w:val="24"/>
        </w:rPr>
        <w:t>economical</w:t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is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Yang&lt;/Author&gt;&lt;Year&gt;2015&lt;/Year&gt;&lt;RecNum&gt;357&lt;/RecNum&gt;&lt;DisplayText&gt;&lt;style face="superscript"&gt;[31]&lt;/style&gt;&lt;/DisplayText&gt;&lt;record&gt;&lt;rec-number&gt;357&lt;/rec-number&gt;&lt;foreign-keys&gt;&lt;key app="EN" db-id="x0pvzw50vrdrprerzp95dsttz5xf2f9zezxz" timestamp="1528814011"&gt;357&lt;/key&gt;&lt;/foreign-keys&gt;&lt;ref-type name="Journal Article"&gt;17&lt;/ref-type&gt;&lt;contributors&gt;&lt;authors&gt;&lt;author&gt;Yang, B.&lt;/author&gt;&lt;author&gt;Lin, X.&lt;/author&gt;&lt;author&gt;Yin, X. M.&lt;/author&gt;&lt;author&gt;Wen, X. Z.&lt;/author&gt;&lt;/authors&gt;&lt;/contributors&gt;&lt;auth-address&gt;Department of Orthopedics and Traumatology, Yu Lin Orthopedics Hospital, YuLin, GuangXi, People&amp;apos;s Republic of China.&lt;/auth-address&gt;&lt;titles&gt;&lt;title&gt;Bipolar versus unipolar hemiarthroplasty for displaced femoral neck fractures in the elder patient: a systematic review and meta-analysis of randomized trials&lt;/title&gt;&lt;secondary-title&gt;Eur J Orthop Surg Traumatol&lt;/secondary-title&gt;&lt;/titles&gt;&lt;periodical&gt;&lt;full-title&gt;Eur J Orthop Surg Traumatol&lt;/full-title&gt;&lt;/periodical&gt;&lt;pages&gt;425-33&lt;/pages&gt;&lt;volume&gt;25&lt;/volume&gt;&lt;number&gt;3&lt;/number&gt;&lt;keywords&gt;&lt;keyword&gt;Aged&lt;/keyword&gt;&lt;keyword&gt;Femoral Neck Fractures/*surgery&lt;/keyword&gt;&lt;keyword&gt;Hemiarthroplasty/adverse effects/*methods/mortality&lt;/keyword&gt;&lt;keyword&gt;Hip Joint/*surgery&lt;/keyword&gt;&lt;keyword&gt;Humans&lt;/keyword&gt;&lt;keyword&gt;Infection/etiology&lt;/keyword&gt;&lt;keyword&gt;Joint Dislocations/etiology&lt;/keyword&gt;&lt;keyword&gt;Randomized Controlled Trials as Topic&lt;/keyword&gt;&lt;keyword&gt;Recovery of Function&lt;/keyword&gt;&lt;keyword&gt;Reoperation&lt;/keyword&gt;&lt;/keywords&gt;&lt;dates&gt;&lt;year&gt;2015&lt;/year&gt;&lt;pub-dates&gt;&lt;date&gt;Apr&lt;/date&gt;&lt;/pub-dates&gt;&lt;/dates&gt;&lt;isbn&gt;1633-8065 (Print)&amp;#xD;1633-8065 (Linking)&lt;/isbn&gt;&lt;accession-num&gt;25476243&lt;/accession-num&gt;&lt;urls&gt;&lt;related-urls&gt;&lt;url&gt;http://www.ncbi.nlm.nih.gov/pubmed/25476243&lt;/url&gt;&lt;/related-urls&gt;&lt;/urls&gt;&lt;electronic-resource-num&gt;10.1007/s00590-014-1565-2&lt;/electronic-resource-num&gt;&lt;/record&gt;&lt;/Cite&gt;&lt;/EndNote&gt;</w:instrTex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1]</w:t>
      </w:r>
      <w:r w:rsidR="002E3EA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76052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0DE4FD8F" w14:textId="2D3B14AE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astly, the most recent Cochrane 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view on the topic is that Parker </w:t>
      </w:r>
      <w:r w:rsidR="00FC6E3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uthors performed a systematic database search till September 2008, to iden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tify all RCT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q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uasi-RC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comparing the use of different arthroplasty prostheses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s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management of femoral neck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ractures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In total, 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we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nty-three studies were included, with a sy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>nthesis cohort of 2861 patients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ub-group analysis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performed, assessing all studies which compared UH to BH: this compris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ven studies, with a com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bined cohort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857 patients (863 fractures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 meta-analysis,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igniﬁcant differences was found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UH and BH for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location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 (RR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09; 95%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36 to 3.31; </w:t>
      </w:r>
      <w:r w:rsidR="0021698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16989" w:rsidRPr="00045CFA">
        <w:rPr>
          <w:rFonts w:ascii="Book Antiqua" w:hAnsi="Book Antiqua" w:cstheme="minorHAnsi"/>
          <w:i/>
          <w:color w:val="000000" w:themeColor="text1"/>
          <w:sz w:val="24"/>
          <w:szCs w:val="24"/>
          <w:lang w:eastAsia="zh-CN"/>
        </w:rPr>
        <w:t xml:space="preserve">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8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cetabular erosion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 (RR 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3.83;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95%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81 to 18.15; </w:t>
      </w:r>
      <w:r w:rsidR="0021698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B3A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90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, acetabular erosions requiring revision (RR 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>2.97; 95%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47 to 18.85; </w:t>
      </w:r>
      <w:r w:rsidR="0021698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= 0.25), rate of deep wound infection (RR 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=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34; 95%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CI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0 to 3.62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21698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169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56), reoperation rate (RR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41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4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3.69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2366C7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49</w:t>
      </w:r>
      <w:r w:rsidR="00FC6E34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deep vein thrombosis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71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3 to 16.45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mortality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t 6 months (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R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13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3 to 1.76; </w:t>
      </w:r>
      <w:r w:rsidR="002366C7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58); mortality at 1 to 2 years (RR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90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4 to 1.26;</w:t>
      </w:r>
      <w:r w:rsidR="00DE0E5B" w:rsidRPr="00045CF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54) and recovery of pre-fractu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bility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94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 0.40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to</w:t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2.16)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E0E5B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D45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concluded that from th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vailable evidence</w:t>
      </w:r>
      <w:r w:rsidR="00D45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1F0A3E" w:rsidRPr="00045CFA">
        <w:rPr>
          <w:rFonts w:ascii="Book Antiqua" w:hAnsi="Book Antiqua" w:cstheme="minorHAnsi"/>
          <w:color w:val="000000" w:themeColor="text1"/>
          <w:sz w:val="24"/>
          <w:szCs w:val="24"/>
        </w:rPr>
        <w:t>UH and BH implants demonstrated</w:t>
      </w:r>
      <w:r w:rsidR="00D45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ignificant</w:t>
      </w:r>
      <w:r w:rsidR="001F0A3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inical</w:t>
      </w:r>
      <w:r w:rsidR="00D45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fference </w:t>
      </w:r>
      <w:r w:rsidR="001F0A3E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en used as treatment for displaced femoral neck fractures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45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24E00508" w14:textId="5ED63D93" w:rsidR="005D2EB2" w:rsidRPr="00045CFA" w:rsidRDefault="00930518" w:rsidP="008268CF">
      <w:pPr>
        <w:spacing w:after="0" w:line="360" w:lineRule="auto"/>
        <w:ind w:rightChars="-20" w:right="-44" w:firstLineChars="150" w:firstLine="36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f the current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ational Guidelines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the SIG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uidelines recommend that ‘BH should not be performed in preference to UH, as there is limited evidence of any clinical benefit’</w:t>
      </w:r>
      <w:r w:rsidR="00380EA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380EAB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ational-Health-Service-Scotland&lt;/Author&gt;&lt;Year&gt;2017&lt;/Year&gt;&lt;RecNum&gt;388&lt;/RecNum&gt;&lt;DisplayText&gt;&lt;style face="superscript"&gt;[2]&lt;/style&gt;&lt;/DisplayText&gt;&lt;record&gt;&lt;rec-number&gt;388&lt;/rec-number&gt;&lt;foreign-keys&gt;&lt;key app="EN" db-id="x0pvzw50vrdrprerzp95dsttz5xf2f9zezxz" timestamp="1528818419"&gt;388&lt;/key&gt;&lt;/foreign-keys&gt;&lt;ref-type name="Journal Article"&gt;17&lt;/ref-type&gt;&lt;contributors&gt;&lt;authors&gt;&lt;author&gt;National-Health-Service-Scotland&lt;/author&gt;&lt;/authors&gt;&lt;/contributors&gt;&lt;titles&gt;&lt;title&gt;Scottish Hip Fracture Audit: Hip Fracture Care Pathway Report 2017&lt;/title&gt;&lt;/titles&gt;&lt;dates&gt;&lt;year&gt;2017&lt;/year&gt;&lt;/dates&gt;&lt;urls&gt;&lt;related-urls&gt;&lt;url&gt;http://www.shfa.scot.nhs.uk/_docs/2017/2017-08-22-SHFA-Report.pdf&lt;/url&gt;&lt;/related-urls&gt;&lt;/urls&gt;&lt;access-date&gt;12/06/2018&lt;/access-date&gt;&lt;/record&gt;&lt;/Cite&gt;&lt;/EndNote&gt;</w:instrText>
      </w:r>
      <w:r w:rsidR="00380EA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380EAB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]</w:t>
      </w:r>
      <w:r w:rsidR="00380EA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A4097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C32A5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 keeping with this, data from the recent English</w:t>
      </w:r>
      <w:r w:rsidR="00B31A2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80EA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p fracture audit </w:t>
      </w:r>
      <w:r w:rsidR="00B31A2F" w:rsidRPr="00045CFA">
        <w:rPr>
          <w:rFonts w:ascii="Book Antiqua" w:hAnsi="Book Antiqua" w:cstheme="minorHAnsi"/>
          <w:color w:val="000000" w:themeColor="text1"/>
          <w:sz w:val="24"/>
          <w:szCs w:val="24"/>
        </w:rPr>
        <w:t>has found</w:t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t 79% of all hip hemi-arthroplasties performed in England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2017 were UH</w:t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Royal-College-of-Physicians&lt;/Author&gt;&lt;Year&gt;2017&lt;/Year&gt;&lt;RecNum&gt;389&lt;/RecNum&gt;&lt;DisplayText&gt;&lt;style face="superscript"&gt;[1]&lt;/style&gt;&lt;/DisplayText&gt;&lt;record&gt;&lt;rec-number&gt;389&lt;/rec-number&gt;&lt;foreign-keys&gt;&lt;key app="EN" db-id="x0pvzw50vrdrprerzp95dsttz5xf2f9zezxz" timestamp="1528818548"&gt;389&lt;/key&gt;&lt;/foreign-keys&gt;&lt;ref-type name="Journal Article"&gt;17&lt;/ref-type&gt;&lt;contributors&gt;&lt;authors&gt;&lt;author&gt;Royal-College-of-Physicians&lt;/author&gt;&lt;/authors&gt;&lt;/contributors&gt;&lt;titles&gt;&lt;title&gt;National Hip Fracture Database (NHFD) annual report 2017&lt;/title&gt;&lt;/titles&gt;&lt;dates&gt;&lt;year&gt;2017&lt;/year&gt;&lt;/dates&gt;&lt;urls&gt;&lt;related-urls&gt;&lt;url&gt;https://nhfd.co.uk/files/2017ReportFiles/NHFD-AnnualReport2017.pdf&lt;/url&gt;&lt;/related-urls&gt;&lt;/urls&gt;&lt;access-date&gt;12/06/2018&lt;/access-date&gt;&lt;/record&gt;&lt;/Cite&gt;&lt;/EndNote&gt;</w:instrText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]</w:t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12DD295" w14:textId="77777777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From the current evidence, it would appear</w:t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t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le U</w:t>
      </w:r>
      <w:r w:rsidR="00E3247A" w:rsidRPr="00045CFA">
        <w:rPr>
          <w:rFonts w:ascii="Book Antiqua" w:hAnsi="Book Antiqua" w:cstheme="minorHAnsi"/>
          <w:color w:val="000000" w:themeColor="text1"/>
          <w:sz w:val="24"/>
          <w:szCs w:val="24"/>
        </w:rPr>
        <w:t>H can be associated with increased rates of acetabular erosion at short-term follow-up</w:t>
      </w:r>
      <w:r w:rsidR="006F5D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up to 1 year)</w:t>
      </w:r>
      <w:r w:rsidR="00E3247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there is no significant difference between the two prosthesis types for surgical outcome, complication profile, functional outcome and acetabular erosion rates at longer-term follow-up</w:t>
      </w:r>
      <w:r w:rsidR="006F5D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2 to 4 years)</w:t>
      </w:r>
      <w:r w:rsidR="00E3247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us, with BH</w:t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ing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more expensive prosthesis, UH </w:t>
      </w:r>
      <w:r w:rsidR="000139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would appear to be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recommend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ption. </w:t>
      </w:r>
    </w:p>
    <w:p w14:paraId="15F46D55" w14:textId="77777777" w:rsidR="005D2EB2" w:rsidRPr="00045CFA" w:rsidRDefault="005D2EB2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u w:val="single"/>
        </w:rPr>
      </w:pPr>
    </w:p>
    <w:p w14:paraId="5D130921" w14:textId="2200B5AA" w:rsidR="00EC1184" w:rsidRPr="00045CFA" w:rsidRDefault="0036012F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bookmarkStart w:id="9" w:name="_gjdgxs" w:colFirst="0" w:colLast="0"/>
      <w:bookmarkEnd w:id="9"/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TECHNIQUE OF FEMORAL STEM INSERTION – CEMENTED </w:t>
      </w:r>
      <w:r w:rsidRPr="00FD2E0D">
        <w:rPr>
          <w:rFonts w:ascii="Book Antiqua" w:hAnsi="Book Antiqua" w:cstheme="minorHAnsi"/>
          <w:b/>
          <w:i/>
          <w:color w:val="000000" w:themeColor="text1"/>
          <w:sz w:val="24"/>
          <w:szCs w:val="24"/>
        </w:rPr>
        <w:t>VS</w:t>
      </w: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UNCEMENTED HEMI-ARTHROPLASTY </w:t>
      </w:r>
    </w:p>
    <w:p w14:paraId="3E521A1E" w14:textId="44761755" w:rsidR="005D2EB2" w:rsidRPr="00045CFA" w:rsidRDefault="0095636A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>optima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echnique for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em implantation, using either a</w:t>
      </w:r>
      <w:r w:rsidR="003720B4" w:rsidRPr="00045CFA">
        <w:rPr>
          <w:rFonts w:ascii="Book Antiqua" w:hAnsi="Book Antiqua" w:cstheme="minorHAnsi"/>
          <w:color w:val="000000" w:themeColor="text1"/>
          <w:sz w:val="24"/>
          <w:szCs w:val="24"/>
        </w:rPr>
        <w:t>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720B4" w:rsidRPr="00045CFA">
        <w:rPr>
          <w:rFonts w:ascii="Book Antiqua" w:hAnsi="Book Antiqua" w:cstheme="minorHAnsi"/>
          <w:color w:val="000000" w:themeColor="text1"/>
          <w:sz w:val="24"/>
          <w:szCs w:val="24"/>
        </w:rPr>
        <w:t>u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ceme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>nted</w:t>
      </w:r>
      <w:r w:rsidR="003720B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ure 1</w:t>
      </w:r>
      <w:r w:rsidR="00B944D7" w:rsidRPr="00045CFA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BA2015" w:rsidRPr="00045CF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3720B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r a 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emented </w:t>
      </w:r>
      <w:r w:rsidR="003720B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(Figure </w:t>
      </w:r>
      <w:r w:rsidR="00B944D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D) 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emoral </w:t>
      </w:r>
      <w:r w:rsidR="00B944D7" w:rsidRPr="00045CFA">
        <w:rPr>
          <w:rFonts w:ascii="Book Antiqua" w:hAnsi="Book Antiqua" w:cstheme="minorHAnsi"/>
          <w:color w:val="000000" w:themeColor="text1"/>
          <w:sz w:val="24"/>
          <w:szCs w:val="24"/>
        </w:rPr>
        <w:t>stem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ma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s another 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keenly 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>debated topic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B584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32-34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 theory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 cemented femoral stem is more uniformly and more securely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ﬁ</w:t>
      </w:r>
      <w:r w:rsidR="002A624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xed within the femoral canal; this has been postulated to result in lower rates of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-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operative thigh pain an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duced revision 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rates from aseptic loosening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B584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32-34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owever, the use of cement intra-operative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ly potentially confers the risk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rdiac arrhythmias an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cardio-respiratory compromis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secondary 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fat embolism and cement reaction phenomena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B584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 xml:space="preserve"> 32-34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vision of 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a cemented hemi-arthroplast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also considered more challenging </w:t>
      </w:r>
      <w:r w:rsidR="00B15A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an that of </w:t>
      </w:r>
      <w:r w:rsidR="008B584C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 uncemented hemi-arthroplasty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B584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32-34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U</w:t>
      </w:r>
      <w:r w:rsidR="006B13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ncemented hemi-arthroplasties theoretically incur a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horter operating ti</w:t>
      </w:r>
      <w:r w:rsidR="006B13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e, due to the lack of cementation required; they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lso </w:t>
      </w:r>
      <w:r w:rsidR="006B13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ave been noted to be the cheaper of the two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is</w:t>
      </w:r>
      <w:r w:rsidR="008B584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ypes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B584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32-34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B13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s such, the optimal technique for </w:t>
      </w:r>
      <w:r w:rsidR="008302FD" w:rsidRPr="00045CFA">
        <w:rPr>
          <w:rFonts w:ascii="Book Antiqua" w:hAnsi="Book Antiqua" w:cstheme="minorHAnsi"/>
          <w:color w:val="000000" w:themeColor="text1"/>
          <w:sz w:val="24"/>
          <w:szCs w:val="24"/>
        </w:rPr>
        <w:t>femoral stem in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sertion</w:t>
      </w:r>
      <w:r w:rsidR="006B13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mains to be decided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yNSwgMzItMzRdPC9zdHlsZT48L0Rpc3BsYXlUZXh0PjxyZWNvcmQ+PHJlYy1udW1iZXI+MzQx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B584C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32-34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B135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6EC0D6A6" w14:textId="5AF1DA97" w:rsidR="00C0052E" w:rsidRPr="00045CFA" w:rsidRDefault="00C0052E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 ar</w:t>
      </w:r>
      <w:r w:rsidR="008B584C" w:rsidRPr="00045CFA">
        <w:rPr>
          <w:rFonts w:ascii="Book Antiqua" w:hAnsi="Book Antiqua" w:cstheme="minorHAnsi"/>
          <w:color w:val="000000" w:themeColor="text1"/>
          <w:sz w:val="24"/>
          <w:szCs w:val="24"/>
        </w:rPr>
        <w:t>e three recent meta-analys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i0zNF08L3N0eWxlPjwvRGlzcGxheVRleHQ+PHJlY29yZD48cmVjLW51bWJlcj4zNDE8L3Jl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i0zNF08L3N0eWxlPjwvRGlzcGxheVRleHQ+PHJlY29yZD48cmVjLW51bWJlcj4zNDE8L3Jl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-34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one Cochrane review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ich compare the outcomes of cemented to uncemented hip hemi-arthroplasties for femoral neck fracture.</w:t>
      </w:r>
    </w:p>
    <w:p w14:paraId="76F791C4" w14:textId="6D50C326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most recent meta-analysis is that 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y </w:t>
      </w:r>
      <w:proofErr w:type="spellStart"/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Veldman</w:t>
      </w:r>
      <w:proofErr w:type="spellEnd"/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4249F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performed a systematic database search, till April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2016, to identify all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CT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aring outcomes for cemented versus uncemented 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-arthroplasties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emoral neck fractu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ch used</w:t>
      </w:r>
      <w:r w:rsidR="0096586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ntemporar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generation femoral stems only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F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ve RCTs were included in the meta-analysis, with a 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synthe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h</w:t>
      </w:r>
      <w:r w:rsidR="00BA189B" w:rsidRPr="00045CFA">
        <w:rPr>
          <w:rFonts w:ascii="Book Antiqua" w:hAnsi="Book Antiqua" w:cstheme="minorHAnsi"/>
          <w:color w:val="000000" w:themeColor="text1"/>
          <w:sz w:val="24"/>
          <w:szCs w:val="24"/>
        </w:rPr>
        <w:t>ort of 950 patients (950 hips)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plications were</w:t>
      </w:r>
      <w:r w:rsidR="00AA248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tegorised as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A248F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is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-related (</w:t>
      </w:r>
      <w:r w:rsidR="00AA248F" w:rsidRPr="00045CFA">
        <w:rPr>
          <w:rFonts w:ascii="Book Antiqua" w:hAnsi="Book Antiqua" w:cstheme="minorHAnsi"/>
          <w:color w:val="000000" w:themeColor="text1"/>
          <w:sz w:val="24"/>
          <w:szCs w:val="24"/>
        </w:rPr>
        <w:t>dislocation, aseptic prosthesis loosening, peri-prosthetic fractures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)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A248F" w:rsidRPr="00045CFA">
        <w:rPr>
          <w:rFonts w:ascii="Book Antiqua" w:hAnsi="Book Antiqua" w:cstheme="minorHAnsi"/>
          <w:color w:val="000000" w:themeColor="text1"/>
          <w:sz w:val="24"/>
          <w:szCs w:val="24"/>
        </w:rPr>
        <w:t>cardiovascular-related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local (deep and superficial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wound infection</w:t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s); and other general complications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4249F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meta-analysis, </w:t>
      </w:r>
      <w:proofErr w:type="spellStart"/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ementless</w:t>
      </w:r>
      <w:proofErr w:type="spellEnd"/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-arthroplasti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had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gher rates of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verall complications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pared cemented hemi-arthroplasties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BA189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61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12 to 2.31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A189B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BA189B" w:rsidRPr="00045CFA">
        <w:rPr>
          <w:rFonts w:ascii="Book Antiqua" w:hAnsi="Book Antiqua" w:cstheme="minorHAnsi"/>
          <w:i/>
          <w:color w:val="000000" w:themeColor="text1"/>
          <w:sz w:val="24"/>
          <w:szCs w:val="24"/>
          <w:lang w:eastAsia="zh-CN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BA189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1), especially implant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-related complications (OR </w:t>
      </w:r>
      <w:r w:rsidR="003078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3.15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55 to 6.41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0784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3078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3078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02)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However, </w:t>
      </w:r>
      <w:proofErr w:type="spellStart"/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cementless</w:t>
      </w:r>
      <w:proofErr w:type="spellEnd"/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-arthroplasties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associated with a shorter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perating time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ared to cemented hemi-arthroplasties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WMD -9.96 mins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95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%CI</w:t>
      </w:r>
      <w:r w:rsidR="003078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12.93 to -6.98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0784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3078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&lt;</w:t>
      </w:r>
      <w:r w:rsidR="0030784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01)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further meta-analysis, 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re was no significant difference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etween the two methods of 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emoral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stem insertio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n for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: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cardio-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vascular complications (OR </w:t>
      </w:r>
      <w:r w:rsidR="00942F75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54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4 to 1.20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42F75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42F7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3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; local complications (OR </w:t>
      </w:r>
      <w:r w:rsidR="00942F75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71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7 to 1.86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42F75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42F7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42F75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0.49);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eneral complications (OR</w:t>
      </w:r>
      <w:r w:rsidR="00942F75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=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.09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2 to 1.91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42F75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42F7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8636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76); number of re-operations (OR </w:t>
      </w:r>
      <w:r w:rsidR="00080A5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24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3 to 2.88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80A5C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080A5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8636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62); length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hospital stay (WMD 0.36 </w:t>
      </w:r>
      <w:r w:rsidR="00080A5C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d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1.13 to 1.85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80A5C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080A5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8636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0.63); intra-oper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ative blood loss (WMD -36.19 m</w:t>
      </w:r>
      <w:r w:rsidR="00286369" w:rsidRPr="00045CFA">
        <w:rPr>
          <w:rFonts w:ascii="Book Antiqua" w:hAnsi="Book Antiqua" w:cstheme="minorHAnsi"/>
          <w:color w:val="000000" w:themeColor="text1"/>
          <w:sz w:val="24"/>
          <w:szCs w:val="24"/>
        </w:rPr>
        <w:t>L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89.45 to 17.07;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8636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28636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8636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8)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It was not possible to perform meta-analysis on the ‘functional outcome’ </w:t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data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627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A0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authors concluded that, for fracture-relat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hemiarthroplasty</w:t>
      </w:r>
      <w:r w:rsidR="00BA0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sing </w:t>
      </w:r>
      <w:r w:rsidR="00BA0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ntemporary femoral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ems, cemented hemi-arthroplasties </w:t>
      </w:r>
      <w:r w:rsidR="00BA0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were associated with fewer prosthe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-related complications</w:t>
      </w:r>
      <w:r w:rsidR="00BA0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though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</w:t>
      </w:r>
      <w:r w:rsidR="00BA0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imilar mortality rates,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 compared to uncemented hemi-arthroplasties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="00D1760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A0320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12A008F6" w14:textId="0A66B506" w:rsidR="00C148E0" w:rsidRPr="00045CFA" w:rsidRDefault="00D17608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However, it must be noted that the data regarding implant-rel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ted complications</w:t>
      </w:r>
      <w:r w:rsidR="00176D17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in this meta-analysis,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heterogeneou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Review of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ree studies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ich reported on impla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>nt-related complications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veale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mos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t common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lication wa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eri-prosthetic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fractu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However, no formal break-down o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 the individual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mplant-related 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mplications was provided in the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meta-analy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WZWxkbWFuPC9BdXRob3I+PFllYXI+MjAxNzwvWWVhcj48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2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8301F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As such, a more detailed meta-analysis is required to properly define the increased risk posed by uncemented prostheses. Nevertheless, the</w:t>
      </w:r>
      <w:r w:rsidR="000C711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urrent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vidence suggests that th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emented technique is safer. </w:t>
      </w:r>
    </w:p>
    <w:p w14:paraId="2084897B" w14:textId="6389EC95" w:rsidR="005D2EB2" w:rsidRPr="00045CFA" w:rsidRDefault="000C711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cond most recent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eta-analysis </w:t>
      </w:r>
      <w:r w:rsidR="0028636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s that by Ning </w:t>
      </w:r>
      <w:r w:rsidR="0028636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ing&lt;/Author&gt;&lt;Year&gt;2014&lt;/Year&gt;&lt;RecNum&gt;356&lt;/RecNum&gt;&lt;DisplayText&gt;&lt;style face="superscript"&gt;[33]&lt;/style&gt;&lt;/DisplayText&gt;&lt;record&gt;&lt;rec-number&gt;356&lt;/rec-number&gt;&lt;foreign-keys&gt;&lt;key app="EN" db-id="x0pvzw50vrdrprerzp95dsttz5xf2f9zezxz" timestamp="1528813965"&gt;356&lt;/key&gt;&lt;/foreign-keys&gt;&lt;ref-type name="Journal Article"&gt;17&lt;/ref-type&gt;&lt;contributors&gt;&lt;authors&gt;&lt;author&gt;Ning, G. Z.&lt;/author&gt;&lt;author&gt;Li, Y. L.&lt;/author&gt;&lt;author&gt;Wu, Q.&lt;/author&gt;&lt;author&gt;Feng, S. Q.&lt;/author&gt;&lt;author&gt;Li, Y.&lt;/author&gt;&lt;author&gt;Wu, Q. L.&lt;/author&gt;&lt;/authors&gt;&lt;/contributors&gt;&lt;auth-address&gt;Department of Orthopaedics, Tianjin Medical University General Hospital, 154 Anshan Road, Heping District, Tianjin, 300052, People&amp;apos;s Republic of China.&lt;/auth-address&gt;&lt;titles&gt;&lt;title&gt;Cemented versus uncemented hemiarthroplasty for displaced femoral neck fractures: an updated meta-analysis&lt;/title&gt;&lt;secondary-title&gt;Eur J Orthop Surg Traumatol&lt;/secondary-title&gt;&lt;/titles&gt;&lt;periodical&gt;&lt;full-title&gt;Eur J Orthop Surg Traumatol&lt;/full-title&gt;&lt;/periodical&gt;&lt;pages&gt;7-14&lt;/pages&gt;&lt;volume&gt;24&lt;/volume&gt;&lt;number&gt;1&lt;/number&gt;&lt;keywords&gt;&lt;keyword&gt;Bone Cements/*therapeutic use&lt;/keyword&gt;&lt;keyword&gt;Femoral Neck Fractures/*surgery&lt;/keyword&gt;&lt;keyword&gt;Hemiarthroplasty/*methods&lt;/keyword&gt;&lt;keyword&gt;Hip Dislocation/*surgery&lt;/keyword&gt;&lt;keyword&gt;Humans&lt;/keyword&gt;&lt;keyword&gt;Length of Stay&lt;/keyword&gt;&lt;keyword&gt;Postoperative Complications&lt;/keyword&gt;&lt;keyword&gt;Treatment Outcome&lt;/keyword&gt;&lt;/keywords&gt;&lt;dates&gt;&lt;year&gt;2014&lt;/year&gt;&lt;pub-dates&gt;&lt;date&gt;Jan&lt;/date&gt;&lt;/pub-dates&gt;&lt;/dates&gt;&lt;isbn&gt;1633-8065 (Print)&amp;#xD;1633-8065 (Linking)&lt;/isbn&gt;&lt;accession-num&gt;23412274&lt;/accession-num&gt;&lt;urls&gt;&lt;related-urls&gt;&lt;url&gt;http://www.ncbi.nlm.nih.gov/pubmed/23412274&lt;/url&gt;&lt;/related-urls&gt;&lt;/urls&gt;&lt;electronic-resource-num&gt;10.1007/s00590-012-1151-4&lt;/electronic-resource-num&gt;&lt;/record&gt;&lt;/Cite&gt;&lt;/EndNote&gt;</w:instrTex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3]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e authors performed a systematic databas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arch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ill March 2012, to identify all 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RC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ich compar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emented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o uncemented hemi-arthroplasty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racture,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cluding all availabl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is type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ing&lt;/Author&gt;&lt;Year&gt;2014&lt;/Year&gt;&lt;RecNum&gt;356&lt;/RecNum&gt;&lt;DisplayText&gt;&lt;style face="superscript"&gt;[33]&lt;/style&gt;&lt;/DisplayText&gt;&lt;record&gt;&lt;rec-number&gt;356&lt;/rec-number&gt;&lt;foreign-keys&gt;&lt;key app="EN" db-id="x0pvzw50vrdrprerzp95dsttz5xf2f9zezxz" timestamp="1528813965"&gt;356&lt;/key&gt;&lt;/foreign-keys&gt;&lt;ref-type name="Journal Article"&gt;17&lt;/ref-type&gt;&lt;contributors&gt;&lt;authors&gt;&lt;author&gt;Ning, G. Z.&lt;/author&gt;&lt;author&gt;Li, Y. L.&lt;/author&gt;&lt;author&gt;Wu, Q.&lt;/author&gt;&lt;author&gt;Feng, S. Q.&lt;/author&gt;&lt;author&gt;Li, Y.&lt;/author&gt;&lt;author&gt;Wu, Q. L.&lt;/author&gt;&lt;/authors&gt;&lt;/contributors&gt;&lt;auth-address&gt;Department of Orthopaedics, Tianjin Medical University General Hospital, 154 Anshan Road, Heping District, Tianjin, 300052, People&amp;apos;s Republic of China.&lt;/auth-address&gt;&lt;titles&gt;&lt;title&gt;Cemented versus uncemented hemiarthroplasty for displaced femoral neck fractures: an updated meta-analysis&lt;/title&gt;&lt;secondary-title&gt;Eur J Orthop Surg Traumatol&lt;/secondary-title&gt;&lt;/titles&gt;&lt;periodical&gt;&lt;full-title&gt;Eur J Orthop Surg Traumatol&lt;/full-title&gt;&lt;/periodical&gt;&lt;pages&gt;7-14&lt;/pages&gt;&lt;volume&gt;24&lt;/volume&gt;&lt;number&gt;1&lt;/number&gt;&lt;keywords&gt;&lt;keyword&gt;Bone Cements/*therapeutic use&lt;/keyword&gt;&lt;keyword&gt;Femoral Neck Fractures/*surgery&lt;/keyword&gt;&lt;keyword&gt;Hemiarthroplasty/*methods&lt;/keyword&gt;&lt;keyword&gt;Hip Dislocation/*surgery&lt;/keyword&gt;&lt;keyword&gt;Humans&lt;/keyword&gt;&lt;keyword&gt;Length of Stay&lt;/keyword&gt;&lt;keyword&gt;Postoperative Complications&lt;/keyword&gt;&lt;keyword&gt;Treatment Outcome&lt;/keyword&gt;&lt;/keywords&gt;&lt;dates&gt;&lt;year&gt;2014&lt;/year&gt;&lt;pub-dates&gt;&lt;date&gt;Jan&lt;/date&gt;&lt;/pub-dates&gt;&lt;/dates&gt;&lt;isbn&gt;1633-8065 (Print)&amp;#xD;1633-8065 (Linking)&lt;/isbn&gt;&lt;accession-num&gt;23412274&lt;/accession-num&gt;&lt;urls&gt;&lt;related-urls&gt;&lt;url&gt;http://www.ncbi.nlm.nih.gov/pubmed/23412274&lt;/url&gt;&lt;/related-urls&gt;&lt;/urls&gt;&lt;electronic-resource-num&gt;10.1007/s00590-012-1151-4&lt;/electronic-resource-num&gt;&lt;/record&gt;&lt;/Cite&gt;&lt;/EndNote&gt;</w:instrTex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3]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welv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CTs were included in the meta-analysis, providing a synthesis cohort of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1805 patients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ing&lt;/Author&gt;&lt;Year&gt;2014&lt;/Year&gt;&lt;RecNum&gt;356&lt;/RecNum&gt;&lt;DisplayText&gt;&lt;style face="superscript"&gt;[33]&lt;/style&gt;&lt;/DisplayText&gt;&lt;record&gt;&lt;rec-number&gt;356&lt;/rec-number&gt;&lt;foreign-keys&gt;&lt;key app="EN" db-id="x0pvzw50vrdrprerzp95dsttz5xf2f9zezxz" timestamp="1528813965"&gt;356&lt;/key&gt;&lt;/foreign-keys&gt;&lt;ref-type name="Journal Article"&gt;17&lt;/ref-type&gt;&lt;contributors&gt;&lt;authors&gt;&lt;author&gt;Ning, G. Z.&lt;/author&gt;&lt;author&gt;Li, Y. L.&lt;/author&gt;&lt;author&gt;Wu, Q.&lt;/author&gt;&lt;author&gt;Feng, S. Q.&lt;/author&gt;&lt;author&gt;Li, Y.&lt;/author&gt;&lt;author&gt;Wu, Q. L.&lt;/author&gt;&lt;/authors&gt;&lt;/contributors&gt;&lt;auth-address&gt;Department of Orthopaedics, Tianjin Medical University General Hospital, 154 Anshan Road, Heping District, Tianjin, 300052, People&amp;apos;s Republic of China.&lt;/auth-address&gt;&lt;titles&gt;&lt;title&gt;Cemented versus uncemented hemiarthroplasty for displaced femoral neck fractures: an updated meta-analysis&lt;/title&gt;&lt;secondary-title&gt;Eur J Orthop Surg Traumatol&lt;/secondary-title&gt;&lt;/titles&gt;&lt;periodical&gt;&lt;full-title&gt;Eur J Orthop Surg Traumatol&lt;/full-title&gt;&lt;/periodical&gt;&lt;pages&gt;7-14&lt;/pages&gt;&lt;volume&gt;24&lt;/volume&gt;&lt;number&gt;1&lt;/number&gt;&lt;keywords&gt;&lt;keyword&gt;Bone Cements/*therapeutic use&lt;/keyword&gt;&lt;keyword&gt;Femoral Neck Fractures/*surgery&lt;/keyword&gt;&lt;keyword&gt;Hemiarthroplasty/*methods&lt;/keyword&gt;&lt;keyword&gt;Hip Dislocation/*surgery&lt;/keyword&gt;&lt;keyword&gt;Humans&lt;/keyword&gt;&lt;keyword&gt;Length of Stay&lt;/keyword&gt;&lt;keyword&gt;Postoperative Complications&lt;/keyword&gt;&lt;keyword&gt;Treatment Outcome&lt;/keyword&gt;&lt;/keywords&gt;&lt;dates&gt;&lt;year&gt;2014&lt;/year&gt;&lt;pub-dates&gt;&lt;date&gt;Jan&lt;/date&gt;&lt;/pub-dates&gt;&lt;/dates&gt;&lt;isbn&gt;1633-8065 (Print)&amp;#xD;1633-8065 (Linking)&lt;/isbn&gt;&lt;accession-num&gt;23412274&lt;/accession-num&gt;&lt;urls&gt;&lt;related-urls&gt;&lt;url&gt;http://www.ncbi.nlm.nih.gov/pubmed/23412274&lt;/url&gt;&lt;/related-urls&gt;&lt;/urls&gt;&lt;electronic-resource-num&gt;10.1007/s00590-012-1151-4&lt;/electronic-resource-num&gt;&lt;/record&gt;&lt;/Cite&gt;&lt;/EndNote&gt;</w:instrTex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3]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m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eta-analy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cement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rthroplasties </w:t>
      </w:r>
      <w:r w:rsidR="00E27046" w:rsidRPr="00045CFA">
        <w:rPr>
          <w:rFonts w:ascii="Book Antiqua" w:hAnsi="Book Antiqua" w:cstheme="minorHAnsi"/>
          <w:color w:val="000000" w:themeColor="text1"/>
          <w:sz w:val="24"/>
          <w:szCs w:val="24"/>
        </w:rPr>
        <w:t>were associated with a prolonged operative tim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27046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e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ared to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ce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mented hemi-arthroplasties (SMD -0.43;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0.56 to -0.30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B2F5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&lt;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01)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ing&lt;/Author&gt;&lt;Year&gt;2014&lt;/Year&gt;&lt;RecNum&gt;356&lt;/RecNum&gt;&lt;DisplayText&gt;&lt;style face="superscript"&gt;[33]&lt;/style&gt;&lt;/DisplayText&gt;&lt;record&gt;&lt;rec-number&gt;356&lt;/rec-number&gt;&lt;foreign-keys&gt;&lt;key app="EN" db-id="x0pvzw50vrdrprerzp95dsttz5xf2f9zezxz" timestamp="1528813965"&gt;356&lt;/key&gt;&lt;/foreign-keys&gt;&lt;ref-type name="Journal Article"&gt;17&lt;/ref-type&gt;&lt;contributors&gt;&lt;authors&gt;&lt;author&gt;Ning, G. Z.&lt;/author&gt;&lt;author&gt;Li, Y. L.&lt;/author&gt;&lt;author&gt;Wu, Q.&lt;/author&gt;&lt;author&gt;Feng, S. Q.&lt;/author&gt;&lt;author&gt;Li, Y.&lt;/author&gt;&lt;author&gt;Wu, Q. L.&lt;/author&gt;&lt;/authors&gt;&lt;/contributors&gt;&lt;auth-address&gt;Department of Orthopaedics, Tianjin Medical University General Hospital, 154 Anshan Road, Heping District, Tianjin, 300052, People&amp;apos;s Republic of China.&lt;/auth-address&gt;&lt;titles&gt;&lt;title&gt;Cemented versus uncemented hemiarthroplasty for displaced femoral neck fractures: an updated meta-analysis&lt;/title&gt;&lt;secondary-title&gt;Eur J Orthop Surg Traumatol&lt;/secondary-title&gt;&lt;/titles&gt;&lt;periodical&gt;&lt;full-title&gt;Eur J Orthop Surg Traumatol&lt;/full-title&gt;&lt;/periodical&gt;&lt;pages&gt;7-14&lt;/pages&gt;&lt;volume&gt;24&lt;/volume&gt;&lt;number&gt;1&lt;/number&gt;&lt;keywords&gt;&lt;keyword&gt;Bone Cements/*therapeutic use&lt;/keyword&gt;&lt;keyword&gt;Femoral Neck Fractures/*surgery&lt;/keyword&gt;&lt;keyword&gt;Hemiarthroplasty/*methods&lt;/keyword&gt;&lt;keyword&gt;Hip Dislocation/*surgery&lt;/keyword&gt;&lt;keyword&gt;Humans&lt;/keyword&gt;&lt;keyword&gt;Length of Stay&lt;/keyword&gt;&lt;keyword&gt;Postoperative Complications&lt;/keyword&gt;&lt;keyword&gt;Treatment Outcome&lt;/keyword&gt;&lt;/keywords&gt;&lt;dates&gt;&lt;year&gt;2014&lt;/year&gt;&lt;pub-dates&gt;&lt;date&gt;Jan&lt;/date&gt;&lt;/pub-dates&gt;&lt;/dates&gt;&lt;isbn&gt;1633-8065 (Print)&amp;#xD;1633-8065 (Linking)&lt;/isbn&gt;&lt;accession-num&gt;23412274&lt;/accession-num&gt;&lt;urls&gt;&lt;related-urls&gt;&lt;url&gt;http://www.ncbi.nlm.nih.gov/pubmed/23412274&lt;/url&gt;&lt;/related-urls&gt;&lt;/urls&gt;&lt;electronic-resource-num&gt;10.1007/s00590-012-1151-4&lt;/electronic-resource-num&gt;&lt;/record&gt;&lt;/Cite&gt;&lt;/EndNote&gt;</w:instrTex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3]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However,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no signiﬁcant difference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foun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two technique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tra-oper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tive blood loss (SMD -0.1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0.33 to 0.10; </w:t>
      </w:r>
      <w:r w:rsidR="00DB2F5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91); leng</w:t>
      </w:r>
      <w:r w:rsidR="00521428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 of hospital stay (SMD -1.21;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8239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0.05 to 0.22;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B2F5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224), overall complications (OR 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2; 95 %CI 0.63 to 1.08;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B2F5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= 0.163); p</w:t>
      </w:r>
      <w:r w:rsidR="00E27046" w:rsidRPr="00045CFA">
        <w:rPr>
          <w:rFonts w:ascii="Book Antiqua" w:hAnsi="Book Antiqua" w:cstheme="minorHAnsi"/>
          <w:color w:val="000000" w:themeColor="text1"/>
          <w:sz w:val="24"/>
          <w:szCs w:val="24"/>
        </w:rPr>
        <w:t>ost-operative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in (OR 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4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99 to 2.03;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B0C8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5B0C8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= 0.056) and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rtality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08;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88 to 1.34; </w:t>
      </w:r>
      <w:r w:rsidR="00DB2F5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B2F5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469)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ing&lt;/Author&gt;&lt;Year&gt;2014&lt;/Year&gt;&lt;RecNum&gt;356&lt;/RecNum&gt;&lt;DisplayText&gt;&lt;style face="superscript"&gt;[33]&lt;/style&gt;&lt;/DisplayText&gt;&lt;record&gt;&lt;rec-number&gt;356&lt;/rec-number&gt;&lt;foreign-keys&gt;&lt;key app="EN" db-id="x0pvzw50vrdrprerzp95dsttz5xf2f9zezxz" timestamp="1528813965"&gt;356&lt;/key&gt;&lt;/foreign-keys&gt;&lt;ref-type name="Journal Article"&gt;17&lt;/ref-type&gt;&lt;contributors&gt;&lt;authors&gt;&lt;author&gt;Ning, G. Z.&lt;/author&gt;&lt;author&gt;Li, Y. L.&lt;/author&gt;&lt;author&gt;Wu, Q.&lt;/author&gt;&lt;author&gt;Feng, S. Q.&lt;/author&gt;&lt;author&gt;Li, Y.&lt;/author&gt;&lt;author&gt;Wu, Q. L.&lt;/author&gt;&lt;/authors&gt;&lt;/contributors&gt;&lt;auth-address&gt;Department of Orthopaedics, Tianjin Medical University General Hospital, 154 Anshan Road, Heping District, Tianjin, 300052, People&amp;apos;s Republic of China.&lt;/auth-address&gt;&lt;titles&gt;&lt;title&gt;Cemented versus uncemented hemiarthroplasty for displaced femoral neck fractures: an updated meta-analysis&lt;/title&gt;&lt;secondary-title&gt;Eur J Orthop Surg Traumatol&lt;/secondary-title&gt;&lt;/titles&gt;&lt;periodical&gt;&lt;full-title&gt;Eur J Orthop Surg Traumatol&lt;/full-title&gt;&lt;/periodical&gt;&lt;pages&gt;7-14&lt;/pages&gt;&lt;volume&gt;24&lt;/volume&gt;&lt;number&gt;1&lt;/number&gt;&lt;keywords&gt;&lt;keyword&gt;Bone Cements/*therapeutic use&lt;/keyword&gt;&lt;keyword&gt;Femoral Neck Fractures/*surgery&lt;/keyword&gt;&lt;keyword&gt;Hemiarthroplasty/*methods&lt;/keyword&gt;&lt;keyword&gt;Hip Dislocation/*surgery&lt;/keyword&gt;&lt;keyword&gt;Humans&lt;/keyword&gt;&lt;keyword&gt;Length of Stay&lt;/keyword&gt;&lt;keyword&gt;Postoperative Complications&lt;/keyword&gt;&lt;keyword&gt;Treatment Outcome&lt;/keyword&gt;&lt;/keywords&gt;&lt;dates&gt;&lt;year&gt;2014&lt;/year&gt;&lt;pub-dates&gt;&lt;date&gt;Jan&lt;/date&gt;&lt;/pub-dates&gt;&lt;/dates&gt;&lt;isbn&gt;1633-8065 (Print)&amp;#xD;1633-8065 (Linking)&lt;/isbn&gt;&lt;accession-num&gt;23412274&lt;/accession-num&gt;&lt;urls&gt;&lt;related-urls&gt;&lt;url&gt;http://www.ncbi.nlm.nih.gov/pubmed/23412274&lt;/url&gt;&lt;/related-urls&gt;&lt;/urls&gt;&lt;electronic-resource-num&gt;10.1007/s00590-012-1151-4&lt;/electronic-resource-num&gt;&lt;/record&gt;&lt;/Cite&gt;&lt;/EndNote&gt;</w:instrTex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3]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concluded that</w:t>
      </w:r>
      <w:r w:rsidR="007A2B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outcome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of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ncemented and cemented 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p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arthroplasty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emoral neck fracture</w:t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showed no significant difference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ing&lt;/Author&gt;&lt;Year&gt;2014&lt;/Year&gt;&lt;RecNum&gt;356&lt;/RecNum&gt;&lt;DisplayText&gt;&lt;style face="superscript"&gt;[33]&lt;/style&gt;&lt;/DisplayText&gt;&lt;record&gt;&lt;rec-number&gt;356&lt;/rec-number&gt;&lt;foreign-keys&gt;&lt;key app="EN" db-id="x0pvzw50vrdrprerzp95dsttz5xf2f9zezxz" timestamp="1528813965"&gt;356&lt;/key&gt;&lt;/foreign-keys&gt;&lt;ref-type name="Journal Article"&gt;17&lt;/ref-type&gt;&lt;contributors&gt;&lt;authors&gt;&lt;author&gt;Ning, G. Z.&lt;/author&gt;&lt;author&gt;Li, Y. L.&lt;/author&gt;&lt;author&gt;Wu, Q.&lt;/author&gt;&lt;author&gt;Feng, S. Q.&lt;/author&gt;&lt;author&gt;Li, Y.&lt;/author&gt;&lt;author&gt;Wu, Q. L.&lt;/author&gt;&lt;/authors&gt;&lt;/contributors&gt;&lt;auth-address&gt;Department of Orthopaedics, Tianjin Medical University General Hospital, 154 Anshan Road, Heping District, Tianjin, 300052, People&amp;apos;s Republic of China.&lt;/auth-address&gt;&lt;titles&gt;&lt;title&gt;Cemented versus uncemented hemiarthroplasty for displaced femoral neck fractures: an updated meta-analysis&lt;/title&gt;&lt;secondary-title&gt;Eur J Orthop Surg Traumatol&lt;/secondary-title&gt;&lt;/titles&gt;&lt;periodical&gt;&lt;full-title&gt;Eur J Orthop Surg Traumatol&lt;/full-title&gt;&lt;/periodical&gt;&lt;pages&gt;7-14&lt;/pages&gt;&lt;volume&gt;24&lt;/volume&gt;&lt;number&gt;1&lt;/number&gt;&lt;keywords&gt;&lt;keyword&gt;Bone Cements/*therapeutic use&lt;/keyword&gt;&lt;keyword&gt;Femoral Neck Fractures/*surgery&lt;/keyword&gt;&lt;keyword&gt;Hemiarthroplasty/*methods&lt;/keyword&gt;&lt;keyword&gt;Hip Dislocation/*surgery&lt;/keyword&gt;&lt;keyword&gt;Humans&lt;/keyword&gt;&lt;keyword&gt;Length of Stay&lt;/keyword&gt;&lt;keyword&gt;Postoperative Complications&lt;/keyword&gt;&lt;keyword&gt;Treatment Outcome&lt;/keyword&gt;&lt;/keywords&gt;&lt;dates&gt;&lt;year&gt;2014&lt;/year&gt;&lt;pub-dates&gt;&lt;date&gt;Jan&lt;/date&gt;&lt;/pub-dates&gt;&lt;/dates&gt;&lt;isbn&gt;1633-8065 (Print)&amp;#xD;1633-8065 (Linking)&lt;/isbn&gt;&lt;accession-num&gt;23412274&lt;/accession-num&gt;&lt;urls&gt;&lt;related-urls&gt;&lt;url&gt;http://www.ncbi.nlm.nih.gov/pubmed/23412274&lt;/url&gt;&lt;/related-urls&gt;&lt;/urls&gt;&lt;electronic-resource-num&gt;10.1007/s00590-012-1151-4&lt;/electronic-resource-num&gt;&lt;/record&gt;&lt;/Cite&gt;&lt;/EndNote&gt;</w:instrTex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3]</w:t>
      </w:r>
      <w:r w:rsidR="00A90D4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515E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179AEB6F" w14:textId="316BF2D0" w:rsidR="005D2EB2" w:rsidRPr="00045CFA" w:rsidRDefault="00F515E6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last of the recent meta-analys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was tha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y Luo </w:t>
      </w:r>
      <w:r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uo&lt;/Author&gt;&lt;Year&gt;2012&lt;/Year&gt;&lt;RecNum&gt;339&lt;/RecNum&gt;&lt;DisplayText&gt;&lt;style face="superscript"&gt;[34]&lt;/style&gt;&lt;/DisplayText&gt;&lt;record&gt;&lt;rec-number&gt;339&lt;/rec-number&gt;&lt;foreign-keys&gt;&lt;key app="EN" db-id="x0pvzw50vrdrprerzp95dsttz5xf2f9zezxz" timestamp="1528807739"&gt;339&lt;/key&gt;&lt;/foreign-keys&gt;&lt;ref-type name="Journal Article"&gt;17&lt;/ref-type&gt;&lt;contributors&gt;&lt;authors&gt;&lt;author&gt;Luo, X.&lt;/author&gt;&lt;author&gt;He, S.&lt;/author&gt;&lt;author&gt;Li, Z.&lt;/author&gt;&lt;author&gt;Huang, D.&lt;/author&gt;&lt;/authors&gt;&lt;/contributors&gt;&lt;auth-address&gt;Department of Orthopedic Surgery, The People&amp;apos;s Hospital of Leiyang, Hunan, China. luoxiangping8@sina.com&lt;/auth-address&gt;&lt;titles&gt;&lt;title&gt;Systematic review of cemented versus uncemented hemiarthroplasty for displaced femoral neck fractures in older patients&lt;/title&gt;&lt;secondary-title&gt;Arch Orthop Trauma Surg&lt;/secondary-title&gt;&lt;/titles&gt;&lt;periodical&gt;&lt;full-title&gt;Arch Orthop Trauma Surg&lt;/full-title&gt;&lt;/periodical&gt;&lt;pages&gt;455-63&lt;/pages&gt;&lt;volume&gt;132&lt;/volume&gt;&lt;number&gt;4&lt;/number&gt;&lt;keywords&gt;&lt;keyword&gt;Aged&lt;/keyword&gt;&lt;keyword&gt;Arthralgia/epidemiology/etiology&lt;/keyword&gt;&lt;keyword&gt;Arthroplasty, Replacement, Hip/instrumentation/*methods/mortality&lt;/keyword&gt;&lt;keyword&gt;*Cementation&lt;/keyword&gt;&lt;keyword&gt;Femoral Neck Fractures/complications/mortality/*surgery&lt;/keyword&gt;&lt;keyword&gt;Humans&lt;/keyword&gt;&lt;keyword&gt;Pain, Postoperative/epidemiology&lt;/keyword&gt;&lt;keyword&gt;Postoperative Complications/epidemiology&lt;/keyword&gt;&lt;keyword&gt;Reoperation/statistics &amp;amp; numerical data&lt;/keyword&gt;&lt;keyword&gt;Treatment Outcome&lt;/keyword&gt;&lt;/keywords&gt;&lt;dates&gt;&lt;year&gt;2012&lt;/year&gt;&lt;pub-dates&gt;&lt;date&gt;Apr&lt;/date&gt;&lt;/pub-dates&gt;&lt;/dates&gt;&lt;isbn&gt;1434-3916 (Electronic)&amp;#xD;0936-8051 (Linking)&lt;/isbn&gt;&lt;accession-num&gt;22160512&lt;/accession-num&gt;&lt;urls&gt;&lt;related-urls&gt;&lt;url&gt;http://www.ncbi.nlm.nih.gov/pubmed/22160512&lt;/url&gt;&lt;/related-urls&gt;&lt;/urls&gt;&lt;electronic-resource-num&gt;10.1007/s00402-011-1436-9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4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performed a systematic database search, till December 2010,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i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dentif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CT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comparing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uncemented and cemented hip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emiarthroplasty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all prosthesis types included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s treatment for neck of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u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ractures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uo&lt;/Author&gt;&lt;Year&gt;2012&lt;/Year&gt;&lt;RecNum&gt;339&lt;/RecNum&gt;&lt;DisplayText&gt;&lt;style face="superscript"&gt;[34]&lt;/style&gt;&lt;/DisplayText&gt;&lt;record&gt;&lt;rec-number&gt;339&lt;/rec-number&gt;&lt;foreign-keys&gt;&lt;key app="EN" db-id="x0pvzw50vrdrprerzp95dsttz5xf2f9zezxz" timestamp="1528807739"&gt;339&lt;/key&gt;&lt;/foreign-keys&gt;&lt;ref-type name="Journal Article"&gt;17&lt;/ref-type&gt;&lt;contributors&gt;&lt;authors&gt;&lt;author&gt;Luo, X.&lt;/author&gt;&lt;author&gt;He, S.&lt;/author&gt;&lt;author&gt;Li, Z.&lt;/author&gt;&lt;author&gt;Huang, D.&lt;/author&gt;&lt;/authors&gt;&lt;/contributors&gt;&lt;auth-address&gt;Department of Orthopedic Surgery, The People&amp;apos;s Hospital of Leiyang, Hunan, China. luoxiangping8@sina.com&lt;/auth-address&gt;&lt;titles&gt;&lt;title&gt;Systematic review of cemented versus uncemented hemiarthroplasty for displaced femoral neck fractures in older patients&lt;/title&gt;&lt;secondary-title&gt;Arch Orthop Trauma Surg&lt;/secondary-title&gt;&lt;/titles&gt;&lt;periodical&gt;&lt;full-title&gt;Arch Orthop Trauma Surg&lt;/full-title&gt;&lt;/periodical&gt;&lt;pages&gt;455-63&lt;/pages&gt;&lt;volume&gt;132&lt;/volume&gt;&lt;number&gt;4&lt;/number&gt;&lt;keywords&gt;&lt;keyword&gt;Aged&lt;/keyword&gt;&lt;keyword&gt;Arthralgia/epidemiology/etiology&lt;/keyword&gt;&lt;keyword&gt;Arthroplasty, Replacement, Hip/instrumentation/*methods/mortality&lt;/keyword&gt;&lt;keyword&gt;*Cementation&lt;/keyword&gt;&lt;keyword&gt;Femoral Neck Fractures/complications/mortality/*surgery&lt;/keyword&gt;&lt;keyword&gt;Humans&lt;/keyword&gt;&lt;keyword&gt;Pain, Postoperative/epidemiology&lt;/keyword&gt;&lt;keyword&gt;Postoperative Complications/epidemiology&lt;/keyword&gt;&lt;keyword&gt;Reoperation/statistics &amp;amp; numerical data&lt;/keyword&gt;&lt;keyword&gt;Treatment Outcome&lt;/keyword&gt;&lt;/keywords&gt;&lt;dates&gt;&lt;year&gt;2012&lt;/year&gt;&lt;pub-dates&gt;&lt;date&gt;Apr&lt;/date&gt;&lt;/pub-dates&gt;&lt;/dates&gt;&lt;isbn&gt;1434-3916 (Electronic)&amp;#xD;0936-8051 (Linking)&lt;/isbn&gt;&lt;accession-num&gt;22160512&lt;/accession-num&gt;&lt;urls&gt;&lt;related-urls&gt;&lt;url&gt;http://www.ncbi.nlm.nih.gov/pubmed/22160512&lt;/url&gt;&lt;/related-urls&gt;&lt;/urls&gt;&lt;electronic-resource-num&gt;10.1007/s00402-011-1436-9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4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 Eight RCT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inc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luded in the meta-analysis, providing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ynthesis cohort of 1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175 hips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uo&lt;/Author&gt;&lt;Year&gt;2012&lt;/Year&gt;&lt;RecNum&gt;339&lt;/RecNum&gt;&lt;DisplayText&gt;&lt;style face="superscript"&gt;[34]&lt;/style&gt;&lt;/DisplayText&gt;&lt;record&gt;&lt;rec-number&gt;339&lt;/rec-number&gt;&lt;foreign-keys&gt;&lt;key app="EN" db-id="x0pvzw50vrdrprerzp95dsttz5xf2f9zezxz" timestamp="1528807739"&gt;339&lt;/key&gt;&lt;/foreign-keys&gt;&lt;ref-type name="Journal Article"&gt;17&lt;/ref-type&gt;&lt;contributors&gt;&lt;authors&gt;&lt;author&gt;Luo, X.&lt;/author&gt;&lt;author&gt;He, S.&lt;/author&gt;&lt;author&gt;Li, Z.&lt;/author&gt;&lt;author&gt;Huang, D.&lt;/author&gt;&lt;/authors&gt;&lt;/contributors&gt;&lt;auth-address&gt;Department of Orthopedic Surgery, The People&amp;apos;s Hospital of Leiyang, Hunan, China. luoxiangping8@sina.com&lt;/auth-address&gt;&lt;titles&gt;&lt;title&gt;Systematic review of cemented versus uncemented hemiarthroplasty for displaced femoral neck fractures in older patients&lt;/title&gt;&lt;secondary-title&gt;Arch Orthop Trauma Surg&lt;/secondary-title&gt;&lt;/titles&gt;&lt;periodical&gt;&lt;full-title&gt;Arch Orthop Trauma Surg&lt;/full-title&gt;&lt;/periodical&gt;&lt;pages&gt;455-63&lt;/pages&gt;&lt;volume&gt;132&lt;/volume&gt;&lt;number&gt;4&lt;/number&gt;&lt;keywords&gt;&lt;keyword&gt;Aged&lt;/keyword&gt;&lt;keyword&gt;Arthralgia/epidemiology/etiology&lt;/keyword&gt;&lt;keyword&gt;Arthroplasty, Replacement, Hip/instrumentation/*methods/mortality&lt;/keyword&gt;&lt;keyword&gt;*Cementation&lt;/keyword&gt;&lt;keyword&gt;Femoral Neck Fractures/complications/mortality/*surgery&lt;/keyword&gt;&lt;keyword&gt;Humans&lt;/keyword&gt;&lt;keyword&gt;Pain, Postoperative/epidemiology&lt;/keyword&gt;&lt;keyword&gt;Postoperative Complications/epidemiology&lt;/keyword&gt;&lt;keyword&gt;Reoperation/statistics &amp;amp; numerical data&lt;/keyword&gt;&lt;keyword&gt;Treatment Outcome&lt;/keyword&gt;&lt;/keywords&gt;&lt;dates&gt;&lt;year&gt;2012&lt;/year&gt;&lt;pub-dates&gt;&lt;date&gt;Apr&lt;/date&gt;&lt;/pub-dates&gt;&lt;/dates&gt;&lt;isbn&gt;1434-3916 (Electronic)&amp;#xD;0936-8051 (Linking)&lt;/isbn&gt;&lt;accession-num&gt;22160512&lt;/accession-num&gt;&lt;urls&gt;&lt;related-urls&gt;&lt;url&gt;http://www.ncbi.nlm.nih.gov/pubmed/22160512&lt;/url&gt;&lt;/related-urls&gt;&lt;/urls&gt;&lt;electronic-resource-num&gt;10.1007/s00402-011-1436-9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4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meta-analysis, uncemented hemi-arthroplasties were noted to have higher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 of post-operative pain 1-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year post-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surgery compar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d to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cement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d hemi-arthroplasties (RR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69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3 to 0.90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007).There was however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no signiﬁcant difference between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two techniques for: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pe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i-operative mortality (RR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9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8 to 1.45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0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.71), 1-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year mortality (RR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9;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3 to 1.09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6), </w:t>
      </w:r>
      <w:r w:rsidR="00BB6EA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tes of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operation (RR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75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44 to 1.25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27), general </w:t>
      </w:r>
      <w:r w:rsidR="002F7457" w:rsidRPr="00045CFA">
        <w:rPr>
          <w:rFonts w:ascii="Book Antiqua" w:hAnsi="Book Antiqua" w:cstheme="minorHAnsi"/>
          <w:color w:val="000000" w:themeColor="text1"/>
          <w:sz w:val="24"/>
          <w:szCs w:val="24"/>
        </w:rPr>
        <w:t>medical complications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83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1 to 1.14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5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) and local complications (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mprising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dislocation, wound inf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ection, periprosthetic fracture an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diographic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i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oosening) (RR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5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8 to 1.23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38)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uo&lt;/Author&gt;&lt;Year&gt;2012&lt;/Year&gt;&lt;RecNum&gt;339&lt;/RecNum&gt;&lt;DisplayText&gt;&lt;style face="superscript"&gt;[34]&lt;/style&gt;&lt;/DisplayText&gt;&lt;record&gt;&lt;rec-number&gt;339&lt;/rec-number&gt;&lt;foreign-keys&gt;&lt;key app="EN" db-id="x0pvzw50vrdrprerzp95dsttz5xf2f9zezxz" timestamp="1528807739"&gt;339&lt;/key&gt;&lt;/foreign-keys&gt;&lt;ref-type name="Journal Article"&gt;17&lt;/ref-type&gt;&lt;contributors&gt;&lt;authors&gt;&lt;author&gt;Luo, X.&lt;/author&gt;&lt;author&gt;He, S.&lt;/author&gt;&lt;author&gt;Li, Z.&lt;/author&gt;&lt;author&gt;Huang, D.&lt;/author&gt;&lt;/authors&gt;&lt;/contributors&gt;&lt;auth-address&gt;Department of Orthopedic Surgery, The People&amp;apos;s Hospital of Leiyang, Hunan, China. luoxiangping8@sina.com&lt;/auth-address&gt;&lt;titles&gt;&lt;title&gt;Systematic review of cemented versus uncemented hemiarthroplasty for displaced femoral neck fractures in older patients&lt;/title&gt;&lt;secondary-title&gt;Arch Orthop Trauma Surg&lt;/secondary-title&gt;&lt;/titles&gt;&lt;periodical&gt;&lt;full-title&gt;Arch Orthop Trauma Surg&lt;/full-title&gt;&lt;/periodical&gt;&lt;pages&gt;455-63&lt;/pages&gt;&lt;volume&gt;132&lt;/volume&gt;&lt;number&gt;4&lt;/number&gt;&lt;keywords&gt;&lt;keyword&gt;Aged&lt;/keyword&gt;&lt;keyword&gt;Arthralgia/epidemiology/etiology&lt;/keyword&gt;&lt;keyword&gt;Arthroplasty, Replacement, Hip/instrumentation/*methods/mortality&lt;/keyword&gt;&lt;keyword&gt;*Cementation&lt;/keyword&gt;&lt;keyword&gt;Femoral Neck Fractures/complications/mortality/*surgery&lt;/keyword&gt;&lt;keyword&gt;Humans&lt;/keyword&gt;&lt;keyword&gt;Pain, Postoperative/epidemiology&lt;/keyword&gt;&lt;keyword&gt;Postoperative Complications/epidemiology&lt;/keyword&gt;&lt;keyword&gt;Reoperation/statistics &amp;amp; numerical data&lt;/keyword&gt;&lt;keyword&gt;Treatment Outcome&lt;/keyword&gt;&lt;/keywords&gt;&lt;dates&gt;&lt;year&gt;2012&lt;/year&gt;&lt;pub-dates&gt;&lt;date&gt;Apr&lt;/date&gt;&lt;/pub-dates&gt;&lt;/dates&gt;&lt;isbn&gt;1434-3916 (Electronic)&amp;#xD;0936-8051 (Linking)&lt;/isbn&gt;&lt;accession-num&gt;22160512&lt;/accession-num&gt;&lt;urls&gt;&lt;related-urls&gt;&lt;url&gt;http://www.ncbi.nlm.nih.gov/pubmed/22160512&lt;/url&gt;&lt;/related-urls&gt;&lt;/urls&gt;&lt;electronic-resource-num&gt;10.1007/s00402-011-1436-9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4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ta-analysis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uld not be performe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he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‘functional outcome’ data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uo&lt;/Author&gt;&lt;Year&gt;2012&lt;/Year&gt;&lt;RecNum&gt;339&lt;/RecNum&gt;&lt;DisplayText&gt;&lt;style face="superscript"&gt;[34]&lt;/style&gt;&lt;/DisplayText&gt;&lt;record&gt;&lt;rec-number&gt;339&lt;/rec-number&gt;&lt;foreign-keys&gt;&lt;key app="EN" db-id="x0pvzw50vrdrprerzp95dsttz5xf2f9zezxz" timestamp="1528807739"&gt;339&lt;/key&gt;&lt;/foreign-keys&gt;&lt;ref-type name="Journal Article"&gt;17&lt;/ref-type&gt;&lt;contributors&gt;&lt;authors&gt;&lt;author&gt;Luo, X.&lt;/author&gt;&lt;author&gt;He, S.&lt;/author&gt;&lt;author&gt;Li, Z.&lt;/author&gt;&lt;author&gt;Huang, D.&lt;/author&gt;&lt;/authors&gt;&lt;/contributors&gt;&lt;auth-address&gt;Department of Orthopedic Surgery, The People&amp;apos;s Hospital of Leiyang, Hunan, China. luoxiangping8@sina.com&lt;/auth-address&gt;&lt;titles&gt;&lt;title&gt;Systematic review of cemented versus uncemented hemiarthroplasty for displaced femoral neck fractures in older patients&lt;/title&gt;&lt;secondary-title&gt;Arch Orthop Trauma Surg&lt;/secondary-title&gt;&lt;/titles&gt;&lt;periodical&gt;&lt;full-title&gt;Arch Orthop Trauma Surg&lt;/full-title&gt;&lt;/periodical&gt;&lt;pages&gt;455-63&lt;/pages&gt;&lt;volume&gt;132&lt;/volume&gt;&lt;number&gt;4&lt;/number&gt;&lt;keywords&gt;&lt;keyword&gt;Aged&lt;/keyword&gt;&lt;keyword&gt;Arthralgia/epidemiology/etiology&lt;/keyword&gt;&lt;keyword&gt;Arthroplasty, Replacement, Hip/instrumentation/*methods/mortality&lt;/keyword&gt;&lt;keyword&gt;*Cementation&lt;/keyword&gt;&lt;keyword&gt;Femoral Neck Fractures/complications/mortality/*surgery&lt;/keyword&gt;&lt;keyword&gt;Humans&lt;/keyword&gt;&lt;keyword&gt;Pain, Postoperative/epidemiology&lt;/keyword&gt;&lt;keyword&gt;Postoperative Complications/epidemiology&lt;/keyword&gt;&lt;keyword&gt;Reoperation/statistics &amp;amp; numerical data&lt;/keyword&gt;&lt;keyword&gt;Treatment Outcome&lt;/keyword&gt;&lt;/keywords&gt;&lt;dates&gt;&lt;year&gt;2012&lt;/year&gt;&lt;pub-dates&gt;&lt;date&gt;Apr&lt;/date&gt;&lt;/pub-dates&gt;&lt;/dates&gt;&lt;isbn&gt;1434-3916 (Electronic)&amp;#xD;0936-8051 (Linking)&lt;/isbn&gt;&lt;accession-num&gt;22160512&lt;/accession-num&gt;&lt;urls&gt;&lt;related-urls&gt;&lt;url&gt;http://www.ncbi.nlm.nih.gov/pubmed/22160512&lt;/url&gt;&lt;/related-urls&gt;&lt;/urls&gt;&lt;electronic-resource-num&gt;10.1007/s00402-011-1436-9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4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concluded that</w:t>
      </w:r>
      <w:r w:rsidR="00BB6EA1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hile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emented 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stheses were associated with lower rates of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st-operative pain 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>as compared to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ncemented 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es</w:t>
      </w:r>
      <w:r w:rsidR="00BB6EA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two types of hemi-arthroplasty sho</w:t>
      </w:r>
      <w:r w:rsidR="00BB6EA1" w:rsidRPr="00045CFA">
        <w:rPr>
          <w:rFonts w:ascii="Book Antiqua" w:hAnsi="Book Antiqua" w:cstheme="minorHAnsi"/>
          <w:color w:val="000000" w:themeColor="text1"/>
          <w:sz w:val="24"/>
          <w:szCs w:val="24"/>
        </w:rPr>
        <w:t>wed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no </w:t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ignificant 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>difference in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mplication rates, reoperation rates and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rtality</w:t>
      </w:r>
      <w:r w:rsidR="009907BF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uo&lt;/Author&gt;&lt;Year&gt;2012&lt;/Year&gt;&lt;RecNum&gt;339&lt;/RecNum&gt;&lt;DisplayText&gt;&lt;style face="superscript"&gt;[34]&lt;/style&gt;&lt;/DisplayText&gt;&lt;record&gt;&lt;rec-number&gt;339&lt;/rec-number&gt;&lt;foreign-keys&gt;&lt;key app="EN" db-id="x0pvzw50vrdrprerzp95dsttz5xf2f9zezxz" timestamp="1528807739"&gt;339&lt;/key&gt;&lt;/foreign-keys&gt;&lt;ref-type name="Journal Article"&gt;17&lt;/ref-type&gt;&lt;contributors&gt;&lt;authors&gt;&lt;author&gt;Luo, X.&lt;/author&gt;&lt;author&gt;He, S.&lt;/author&gt;&lt;author&gt;Li, Z.&lt;/author&gt;&lt;author&gt;Huang, D.&lt;/author&gt;&lt;/authors&gt;&lt;/contributors&gt;&lt;auth-address&gt;Department of Orthopedic Surgery, The People&amp;apos;s Hospital of Leiyang, Hunan, China. luoxiangping8@sina.com&lt;/auth-address&gt;&lt;titles&gt;&lt;title&gt;Systematic review of cemented versus uncemented hemiarthroplasty for displaced femoral neck fractures in older patients&lt;/title&gt;&lt;secondary-title&gt;Arch Orthop Trauma Surg&lt;/secondary-title&gt;&lt;/titles&gt;&lt;periodical&gt;&lt;full-title&gt;Arch Orthop Trauma Surg&lt;/full-title&gt;&lt;/periodical&gt;&lt;pages&gt;455-63&lt;/pages&gt;&lt;volume&gt;132&lt;/volume&gt;&lt;number&gt;4&lt;/number&gt;&lt;keywords&gt;&lt;keyword&gt;Aged&lt;/keyword&gt;&lt;keyword&gt;Arthralgia/epidemiology/etiology&lt;/keyword&gt;&lt;keyword&gt;Arthroplasty, Replacement, Hip/instrumentation/*methods/mortality&lt;/keyword&gt;&lt;keyword&gt;*Cementation&lt;/keyword&gt;&lt;keyword&gt;Femoral Neck Fractures/complications/mortality/*surgery&lt;/keyword&gt;&lt;keyword&gt;Humans&lt;/keyword&gt;&lt;keyword&gt;Pain, Postoperative/epidemiology&lt;/keyword&gt;&lt;keyword&gt;Postoperative Complications/epidemiology&lt;/keyword&gt;&lt;keyword&gt;Reoperation/statistics &amp;amp; numerical data&lt;/keyword&gt;&lt;keyword&gt;Treatment Outcome&lt;/keyword&gt;&lt;/keywords&gt;&lt;dates&gt;&lt;year&gt;2012&lt;/year&gt;&lt;pub-dates&gt;&lt;date&gt;Apr&lt;/date&gt;&lt;/pub-dates&gt;&lt;/dates&gt;&lt;isbn&gt;1434-3916 (Electronic)&amp;#xD;0936-8051 (Linking)&lt;/isbn&gt;&lt;accession-num&gt;22160512&lt;/accession-num&gt;&lt;urls&gt;&lt;related-urls&gt;&lt;url&gt;http://www.ncbi.nlm.nih.gov/pubmed/22160512&lt;/url&gt;&lt;/related-urls&gt;&lt;/urls&gt;&lt;electronic-resource-num&gt;10.1007/s00402-011-1436-9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4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5066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2D46BA32" w14:textId="45D9D9C7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bookmarkStart w:id="10" w:name="_30j0zll" w:colFirst="0" w:colLast="0"/>
      <w:bookmarkEnd w:id="10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astly, the most recent Cochrane review on the topic is </w:t>
      </w:r>
      <w:r w:rsidR="00EC118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y Parker </w:t>
      </w:r>
      <w:r w:rsidR="00EC118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E3082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C1184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s described in</w:t>
      </w:r>
      <w:r w:rsidR="000C3BB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‘Prosthesis Head Component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 section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 sub-group analysis, 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ix studie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were identified which co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mpared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emented to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cemented hemi-arthroplasti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or neck </w:t>
      </w:r>
      <w:r w:rsidR="00A348B0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femur fracture, providing a 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t>synthesis cohort of 899 participants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 prosthesis types were included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 review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471C1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meta-analysis, cemented hemi-arthroplasties had a significantly 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longed operation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ime (MD 7.24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min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4.75 to 9.73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min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&lt;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0001), though ha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duced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rates peri-operativ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femoral fracture (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R 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=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09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2 to 0.44; </w:t>
      </w:r>
      <w:r w:rsidR="00DE3082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E308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0031),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lower rates of residual hip pain at both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re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e-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onth follow-up (RR 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77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0 to 0.98;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E19C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= 0.034) and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ong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r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erm follow-up (RR 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55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40 to 0.75; </w:t>
      </w:r>
      <w:r w:rsidR="008E19C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00017)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>improved recovery of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t-operativ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bility score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-0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80;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1.23 to -0.37)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>N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o signiﬁcant difference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found between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two techniqu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 mortality rates at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y of the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llow-up time intervals: 1-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th post-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>surgery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84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38 to 1.84; </w:t>
      </w:r>
      <w:r w:rsidR="008E19C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0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.66); one to three months post-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>surgery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98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8 to 1.41; </w:t>
      </w:r>
      <w:r w:rsidR="008E19C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90); 1-year post-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urgery (RR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90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1 to 1.1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3; </w:t>
      </w:r>
      <w:r w:rsidR="008E19CD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35); and 3-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years post-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urgery (RR 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13;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6 to 1.67)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8E19CD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8E19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>Similarly,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ignificant difference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found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the two techniques </w:t>
      </w:r>
      <w:r w:rsidR="001C620E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peri-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perative blood loss (RR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49.00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22.10 to 120.10);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quirement of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lood transfusion (R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1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0.04 to 0.27;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3);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C1B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occurrence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dical complications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(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>RR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82: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9 to 1.13;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3);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 of re-operation (RR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55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7 to 1.14;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1);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uration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hospital stay (RR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-1.4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3.15 to 0.32;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lastRenderedPageBreak/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1)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percentage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patients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o were able to return to their pre-injury place of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sidence (RR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6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34 to 1.12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;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4648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1) and restore their pre-injury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bility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evels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680533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4;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4 to 1.11;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23)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D4E7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concluded that</w:t>
      </w:r>
      <w:r w:rsidR="001D4E7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emented hip hemi-arthroplasties</w:t>
      </w:r>
      <w:r w:rsidR="00CF471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n reduce the risk of peri-operative femoral fracture</w:t>
      </w:r>
      <w:r w:rsidR="001D4E78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reduc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t-operative pain</w:t>
      </w:r>
      <w:r w:rsidR="001D4E7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evels and provide improved post-operativ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bility</w:t>
      </w:r>
      <w:r w:rsidR="001D4E78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hen compared to uncemented hip hemi-arthroplasties for displaced femoral neck fractures</w:t>
      </w:r>
      <w:r w:rsidR="00DC205C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ith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ignificant difference</w:t>
      </w:r>
      <w:r w:rsidR="00DC205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the two techniques for mortality at any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he</w:t>
      </w:r>
      <w:r w:rsidR="00DC205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llow-up time point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0&lt;/Year&gt;&lt;RecNum&gt;353&lt;/RecNum&gt;&lt;DisplayText&gt;&lt;style face="superscript"&gt;[25]&lt;/style&gt;&lt;/DisplayText&gt;&lt;record&gt;&lt;rec-number&gt;353&lt;/rec-number&gt;&lt;foreign-keys&gt;&lt;key app="EN" db-id="x0pvzw50vrdrprerzp95dsttz5xf2f9zezxz" timestamp="1528808553"&gt;353&lt;/key&gt;&lt;/foreign-keys&gt;&lt;ref-type name="Journal Article"&gt;17&lt;/ref-type&gt;&lt;contributors&gt;&lt;authors&gt;&lt;author&gt;Parker, M. J.&lt;/author&gt;&lt;author&gt;Gurusamy, K. S.&lt;/author&gt;&lt;author&gt;Azegami, S.&lt;/author&gt;&lt;/authors&gt;&lt;/contributors&gt;&lt;auth-address&gt;Department of Trauma &amp;amp; Orthopaedics, Peterborough and Stamford Hospitals NHS Foundation Trust, Peterborough District Hospital, Thorpe Road, Peterborough, Cambridgeshire, UK, PE3 6DA.&lt;/auth-address&gt;&lt;titles&gt;&lt;title&gt;Arthroplasties (with and without bone cement) for proximal femoral fractures in adults&lt;/title&gt;&lt;secondary-title&gt;Cochrane Database Syst Rev&lt;/secondary-title&gt;&lt;/titles&gt;&lt;periodical&gt;&lt;full-title&gt;Cochrane Database Syst Rev&lt;/full-title&gt;&lt;/periodical&gt;&lt;pages&gt;CD001706&lt;/pages&gt;&lt;number&gt;6&lt;/number&gt;&lt;keywords&gt;&lt;keyword&gt;Adult&lt;/keyword&gt;&lt;keyword&gt;Arthroplasty, Replacement, Hip/*methods&lt;/keyword&gt;&lt;keyword&gt;*Bone Cements&lt;/keyword&gt;&lt;keyword&gt;Female&lt;/keyword&gt;&lt;keyword&gt;Femoral Neck Fractures/surgery&lt;/keyword&gt;&lt;keyword&gt;Hip Fractures/*surgery&lt;/keyword&gt;&lt;keyword&gt;Humans&lt;/keyword&gt;&lt;keyword&gt;Male&lt;/keyword&gt;&lt;keyword&gt;Prosthesis Design&lt;/keyword&gt;&lt;keyword&gt;Randomized Controlled Trials as Topic&lt;/keyword&gt;&lt;keyword&gt;Treatment Outcome&lt;/keyword&gt;&lt;/keywords&gt;&lt;dates&gt;&lt;year&gt;2010&lt;/year&gt;&lt;pub-dates&gt;&lt;date&gt;Jun 16&lt;/date&gt;&lt;/pub-dates&gt;&lt;/dates&gt;&lt;isbn&gt;1469-493X (Electronic)&amp;#xD;1361-6137 (Linking)&lt;/isbn&gt;&lt;accession-num&gt;20556753&lt;/accession-num&gt;&lt;urls&gt;&lt;related-urls&gt;&lt;url&gt;http://www.ncbi.nlm.nih.gov/pubmed/20556753&lt;/url&gt;&lt;/related-urls&gt;&lt;/urls&gt;&lt;electronic-resource-num&gt;10.1002/14651858.CD001706.pub4&lt;/electronic-resource-num&gt;&lt;/record&gt;&lt;/Cite&gt;&lt;/EndNote&gt;</w:instrTex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EC55B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D4E78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0D61E4D6" w14:textId="5D5ADED5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f th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>e available National Guidelines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</w:t>
      </w:r>
      <w:r w:rsidR="000C3BB9" w:rsidRPr="00045CFA">
        <w:rPr>
          <w:rFonts w:ascii="Book Antiqua" w:hAnsi="Book Antiqua" w:cstheme="minorHAnsi"/>
          <w:color w:val="000000" w:themeColor="text1"/>
          <w:sz w:val="24"/>
          <w:szCs w:val="24"/>
        </w:rPr>
        <w:t>NIC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uidelines currently recommend ‘the use cemented implants in (hip fracture) patients under</w:t>
      </w:r>
      <w:r w:rsidR="000C3BB9" w:rsidRPr="00045CFA">
        <w:rPr>
          <w:rFonts w:ascii="Book Antiqua" w:hAnsi="Book Antiqua" w:cstheme="minorHAnsi"/>
          <w:color w:val="000000" w:themeColor="text1"/>
          <w:sz w:val="24"/>
          <w:szCs w:val="24"/>
        </w:rPr>
        <w:t>going surgery with arthroplast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</w:t>
      </w:r>
      <w:r w:rsidR="004F3E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ational-Institute-for-Health-and-Care-Excellence&lt;/Author&gt;&lt;Year&gt;2011&lt;/Year&gt;&lt;RecNum&gt;390&lt;/RecNum&gt;&lt;DisplayText&gt;&lt;style face="superscript"&gt;[16]&lt;/style&gt;&lt;/DisplayText&gt;&lt;record&gt;&lt;rec-number&gt;390&lt;/rec-number&gt;&lt;foreign-keys&gt;&lt;key app="EN" db-id="x0pvzw50vrdrprerzp95dsttz5xf2f9zezxz" timestamp="1528818695"&gt;390&lt;/key&gt;&lt;/foreign-keys&gt;&lt;ref-type name="Journal Article"&gt;17&lt;/ref-type&gt;&lt;contributors&gt;&lt;authors&gt;&lt;author&gt;National-Institute-for-Health-and-Care-Excellence&lt;/author&gt;&lt;/authors&gt;&lt;/contributors&gt;&lt;titles&gt;&lt;title&gt;Hip fracture: management &lt;/title&gt;&lt;/titles&gt;&lt;dates&gt;&lt;year&gt;2011&lt;/year&gt;&lt;/dates&gt;&lt;urls&gt;&lt;related-urls&gt;&lt;url&gt;https://www.nice.org.uk/guidance/cg124/resources/hip-fracture-management-pdf-35109449902789&lt;/url&gt;&lt;/related-urls&gt;&lt;/urls&gt;&lt;access-date&gt;12/06/2018&lt;/access-date&gt;&lt;/record&gt;&lt;/Cite&gt;&lt;/EndNote&gt;</w:instrText>
      </w:r>
      <w:r w:rsidR="004F3E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4F3E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t>; and the SIGN Guidelines recommend that ‘cement should be used when undertaking hemiarthroplasty, unless there are cardiorespiratory complications, particularly in frail older patients’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cottish-Intercollegiate-Guidelines-Network&lt;/Author&gt;&lt;Year&gt;2009&lt;/Year&gt;&lt;RecNum&gt;387&lt;/RecNum&gt;&lt;DisplayText&gt;&lt;style face="superscript"&gt;[36]&lt;/style&gt;&lt;/DisplayText&gt;&lt;record&gt;&lt;rec-number&gt;387&lt;/rec-number&gt;&lt;foreign-keys&gt;&lt;key app="EN" db-id="x0pvzw50vrdrprerzp95dsttz5xf2f9zezxz" timestamp="1528818303"&gt;387&lt;/key&gt;&lt;/foreign-keys&gt;&lt;ref-type name="Journal Article"&gt;17&lt;/ref-type&gt;&lt;contributors&gt;&lt;authors&gt;&lt;author&gt;Scottish-Intercollegiate-Guidelines-Network &lt;/author&gt;&lt;/authors&gt;&lt;/contributors&gt;&lt;titles&gt;&lt;title&gt;Management of hip fracture in older people    A national clinical guideline&lt;/title&gt;&lt;/titles&gt;&lt;dates&gt;&lt;year&gt;2009&lt;/year&gt;&lt;/dates&gt;&lt;urls&gt;&lt;related-urls&gt;&lt;url&gt;http://www.sign.ac.uk/assets/sign111.pdf&lt;/url&gt;&lt;/related-urls&gt;&lt;/urls&gt;&lt;access-date&gt;12/06/2018&lt;/access-date&gt;&lt;/record&gt;&lt;/Cite&gt;&lt;/EndNote&gt;</w:instrTex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6]</w:t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35C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3C32A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keeping with this, data from the recent </w:t>
      </w:r>
      <w:r w:rsidR="007E496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cottish and </w:t>
      </w:r>
      <w:r w:rsidR="006B656B" w:rsidRPr="00045CFA">
        <w:rPr>
          <w:rFonts w:ascii="Book Antiqua" w:hAnsi="Book Antiqua" w:cstheme="minorHAnsi"/>
          <w:color w:val="000000" w:themeColor="text1"/>
          <w:sz w:val="24"/>
          <w:szCs w:val="24"/>
        </w:rPr>
        <w:t>English</w:t>
      </w:r>
      <w:r w:rsidR="003C32A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Fracture Audit</w:t>
      </w:r>
      <w:r w:rsidR="007E4967" w:rsidRPr="00045CFA">
        <w:rPr>
          <w:rFonts w:ascii="Book Antiqua" w:hAnsi="Book Antiqua" w:cstheme="minorHAnsi"/>
          <w:color w:val="000000" w:themeColor="text1"/>
          <w:sz w:val="24"/>
          <w:szCs w:val="24"/>
        </w:rPr>
        <w:t>s have</w:t>
      </w:r>
      <w:r w:rsidR="003C32A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nd</w:t>
      </w:r>
      <w:r w:rsidR="000C3BB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t </w:t>
      </w:r>
      <w:r w:rsidR="00B37E8B" w:rsidRPr="00045CFA">
        <w:rPr>
          <w:rFonts w:ascii="Book Antiqua" w:hAnsi="Book Antiqua" w:cstheme="minorHAnsi"/>
          <w:color w:val="000000" w:themeColor="text1"/>
          <w:sz w:val="24"/>
          <w:szCs w:val="24"/>
        </w:rPr>
        <w:t>90</w:t>
      </w:r>
      <w:r w:rsidR="007E4967" w:rsidRPr="00045CFA">
        <w:rPr>
          <w:rFonts w:ascii="Book Antiqua" w:hAnsi="Book Antiqua" w:cstheme="minorHAnsi"/>
          <w:color w:val="000000" w:themeColor="text1"/>
          <w:sz w:val="24"/>
          <w:szCs w:val="24"/>
        </w:rPr>
        <w:t>%</w:t>
      </w:r>
      <w:r w:rsidR="00FD528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87</w:t>
      </w:r>
      <w:r w:rsidR="007E4967" w:rsidRPr="00045CFA">
        <w:rPr>
          <w:rFonts w:ascii="Book Antiqua" w:hAnsi="Book Antiqua" w:cstheme="minorHAnsi"/>
          <w:color w:val="000000" w:themeColor="text1"/>
          <w:sz w:val="24"/>
          <w:szCs w:val="24"/>
        </w:rPr>
        <w:t>% of all hip hemi-arthroplasties</w:t>
      </w:r>
      <w:r w:rsidR="002469BE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1E3E6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>from</w:t>
      </w:r>
      <w:r w:rsidR="002469B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cotland and England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2469B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2017</w:t>
      </w:r>
      <w:r w:rsidR="007E496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spectively</w:t>
      </w:r>
      <w:r w:rsidR="002469BE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7E496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performed with a cemented femoral stem</w:t>
      </w:r>
      <w:r w:rsidR="00B37E8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ational-Health-Service-Scotland&lt;/Author&gt;&lt;Year&gt;2017&lt;/Year&gt;&lt;RecNum&gt;388&lt;/RecNum&gt;&lt;DisplayText&gt;&lt;style face="superscript"&gt;[1, 2]&lt;/style&gt;&lt;/DisplayText&gt;&lt;record&gt;&lt;rec-number&gt;388&lt;/rec-number&gt;&lt;foreign-keys&gt;&lt;key app="EN" db-id="x0pvzw50vrdrprerzp95dsttz5xf2f9zezxz" timestamp="1528818419"&gt;388&lt;/key&gt;&lt;/foreign-keys&gt;&lt;ref-type name="Journal Article"&gt;17&lt;/ref-type&gt;&lt;contributors&gt;&lt;authors&gt;&lt;author&gt;National-Health-Service-Scotland&lt;/author&gt;&lt;/authors&gt;&lt;/contributors&gt;&lt;titles&gt;&lt;title&gt;Scottish Hip Fracture Audit: Hip Fracture Care Pathway Report 2017&lt;/title&gt;&lt;/titles&gt;&lt;dates&gt;&lt;year&gt;2017&lt;/year&gt;&lt;/dates&gt;&lt;urls&gt;&lt;related-urls&gt;&lt;url&gt;http://www.shfa.scot.nhs.uk/_docs/2017/2017-08-22-SHFA-Report.pdf&lt;/url&gt;&lt;/related-urls&gt;&lt;/urls&gt;&lt;access-date&gt;12/06/2018&lt;/access-date&gt;&lt;/record&gt;&lt;/Cite&gt;&lt;Cite&gt;&lt;Author&gt;Royal-College-of-Physicians&lt;/Author&gt;&lt;Year&gt;2017&lt;/Year&gt;&lt;RecNum&gt;389&lt;/RecNum&gt;&lt;record&gt;&lt;rec-number&gt;389&lt;/rec-number&gt;&lt;foreign-keys&gt;&lt;key app="EN" db-id="x0pvzw50vrdrprerzp95dsttz5xf2f9zezxz" timestamp="1528818548"&gt;389&lt;/key&gt;&lt;/foreign-keys&gt;&lt;ref-type name="Journal Article"&gt;17&lt;/ref-type&gt;&lt;contributors&gt;&lt;authors&gt;&lt;author&gt;Royal-College-of-Physicians&lt;/author&gt;&lt;/authors&gt;&lt;/contributors&gt;&lt;titles&gt;&lt;title&gt;National Hip Fracture Database (NHFD) annual report 2017&lt;/title&gt;&lt;/titles&gt;&lt;dates&gt;&lt;year&gt;2017&lt;/year&gt;&lt;/dates&gt;&lt;urls&gt;&lt;related-urls&gt;&lt;url&gt;https://nhfd.co.uk/files/2017ReportFiles/NHFD-AnnualReport2017.pdf&lt;/url&gt;&lt;/related-urls&gt;&lt;/urls&gt;&lt;access-date&gt;12/06/2018&lt;/access-date&gt;&lt;/record&gt;&lt;/Cite&gt;&lt;/EndNote&gt;</w:instrText>
      </w:r>
      <w:r w:rsidR="00B37E8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482E04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,</w:t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]</w:t>
      </w:r>
      <w:r w:rsidR="00B37E8B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E496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7F94A2F4" w14:textId="77777777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current evidence would suggest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t while uncemented hemi-</w:t>
      </w:r>
      <w:proofErr w:type="spellStart"/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>arthoplasties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n allow for a shorter op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erative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ime, cemented hemi-arthroplasti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re associated with lower rates of prosthesis-related complications</w:t>
      </w:r>
      <w:r w:rsidR="00EE2BE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particular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ly peri-prosthetic</w:t>
      </w:r>
      <w:r w:rsidR="00EE2BE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fracture) and improv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t-operative results in terms of </w:t>
      </w:r>
      <w:r w:rsidR="00EE2BE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sidual thigh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ain</w:t>
      </w:r>
      <w:r w:rsidR="00EE2BE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mobility. </w:t>
      </w:r>
      <w:r w:rsidR="00DD61EF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 addition, t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re </w:t>
      </w:r>
      <w:r w:rsidR="00EE2BE4" w:rsidRPr="00045CFA">
        <w:rPr>
          <w:rFonts w:ascii="Book Antiqua" w:hAnsi="Book Antiqua" w:cstheme="minorHAnsi"/>
          <w:color w:val="000000" w:themeColor="text1"/>
          <w:sz w:val="24"/>
          <w:szCs w:val="24"/>
        </w:rPr>
        <w:t>appear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be no significant difference between the two techniques for intra-operative blood l</w:t>
      </w:r>
      <w:r w:rsidR="00DD61EF" w:rsidRPr="00045CFA">
        <w:rPr>
          <w:rFonts w:ascii="Book Antiqua" w:hAnsi="Book Antiqua" w:cstheme="minorHAnsi"/>
          <w:color w:val="000000" w:themeColor="text1"/>
          <w:sz w:val="24"/>
          <w:szCs w:val="24"/>
        </w:rPr>
        <w:t>oss, medical complications an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rtal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>ity (peri-operative and 1-</w:t>
      </w:r>
      <w:r w:rsidR="00DD61EF" w:rsidRPr="00045CFA">
        <w:rPr>
          <w:rFonts w:ascii="Book Antiqua" w:hAnsi="Book Antiqua" w:cstheme="minorHAnsi"/>
          <w:color w:val="000000" w:themeColor="text1"/>
          <w:sz w:val="24"/>
          <w:szCs w:val="24"/>
        </w:rPr>
        <w:t>year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In accordance with the current literature, a cemented hip hemi-arthroplasty would appear to be the </w:t>
      </w:r>
      <w:r w:rsidR="00F47002" w:rsidRPr="00045CFA">
        <w:rPr>
          <w:rFonts w:ascii="Book Antiqua" w:hAnsi="Book Antiqua" w:cstheme="minorHAnsi"/>
          <w:color w:val="000000" w:themeColor="text1"/>
          <w:sz w:val="24"/>
          <w:szCs w:val="24"/>
        </w:rPr>
        <w:t>superi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echnique.</w:t>
      </w:r>
    </w:p>
    <w:p w14:paraId="043C7A35" w14:textId="77777777" w:rsidR="005D2EB2" w:rsidRPr="00045CFA" w:rsidRDefault="005D2EB2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u w:val="single"/>
        </w:rPr>
      </w:pPr>
    </w:p>
    <w:p w14:paraId="1F28F7A2" w14:textId="59FD0CF5" w:rsidR="005D2EB2" w:rsidRPr="00045CFA" w:rsidRDefault="00482E04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TYPE OF PROSTHESIS ASSEMBLY - MONOBLOCK </w:t>
      </w:r>
      <w:r w:rsidRPr="00894AFA">
        <w:rPr>
          <w:rFonts w:ascii="Book Antiqua" w:hAnsi="Book Antiqua" w:cstheme="minorHAnsi"/>
          <w:b/>
          <w:i/>
          <w:color w:val="000000" w:themeColor="text1"/>
          <w:sz w:val="24"/>
          <w:szCs w:val="24"/>
        </w:rPr>
        <w:t>VS</w:t>
      </w: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MODULAR HEMI-ARTHROPLASTY </w:t>
      </w:r>
    </w:p>
    <w:p w14:paraId="01B0B40F" w14:textId="0F2816AE" w:rsidR="005D2EB2" w:rsidRPr="00045CFA" w:rsidRDefault="0095636A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re are two main types of prosthesis assembly that can be used in hip hemi-arthroplasty: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sthesis and modular prosthesi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071B2B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72F84B62" w14:textId="09DD322C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5D49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-arthroplast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duc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 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>a single uni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variations in </w:t>
      </w:r>
      <w:r w:rsidR="00671D6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sthesis 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>size based on the diameter of the patient’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head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e most co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monly used </w:t>
      </w:r>
      <w:proofErr w:type="spellStart"/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mplan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collared</w:t>
      </w:r>
      <w:r w:rsidR="00671D6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20060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ompson Hemi-Arthroplasty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Given the pre-fabricated nature of this prosthe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ere is 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>limited ability to adjust the prosthesis intra-operatively to accommodate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variations i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>femoral neck offset or leg length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: thus,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uch implants often poorly recreate th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pa</w:t>
      </w:r>
      <w:r w:rsidR="003A7ED5" w:rsidRPr="00045CFA">
        <w:rPr>
          <w:rFonts w:ascii="Book Antiqua" w:hAnsi="Book Antiqua" w:cstheme="minorHAnsi"/>
          <w:color w:val="000000" w:themeColor="text1"/>
          <w:sz w:val="24"/>
          <w:szCs w:val="24"/>
        </w:rPr>
        <w:t>tient’s original</w:t>
      </w:r>
      <w:r w:rsidR="002A5D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geometry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5D49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A modular hemi-arth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roplasty is produced in individual</w:t>
      </w:r>
      <w:r w:rsidR="002A5D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onents: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em, neck and head component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assembling these in</w:t>
      </w:r>
      <w:r w:rsidR="002A5D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ra-operatively, th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urgeon</w:t>
      </w:r>
      <w:r w:rsidR="002A5D4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able to alter component size, and so better recreate the patient’s original hip geometry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However, the theoretical benefits of modular prostheses i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hemi-arthroplasty </w:t>
      </w:r>
      <w:r w:rsidR="006C645D" w:rsidRPr="00045CFA">
        <w:rPr>
          <w:rFonts w:ascii="Book Antiqua" w:hAnsi="Book Antiqua" w:cstheme="minorHAnsi"/>
          <w:color w:val="000000" w:themeColor="text1"/>
          <w:sz w:val="24"/>
          <w:szCs w:val="24"/>
        </w:rPr>
        <w:t>as treatment of femoral neck fractures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main to be confirmed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3A70E7B0" w14:textId="7926E1EF" w:rsidR="006C645D" w:rsidRPr="00045CFA" w:rsidRDefault="00500B71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 is one recent meta-analysi</w:t>
      </w:r>
      <w:r w:rsidR="006C645D" w:rsidRPr="00045CF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C645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ich compare the outcomes of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modular</w:t>
      </w:r>
      <w:r w:rsidR="006C645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p hemi-arthroplasti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reatment of femoral neck fractures</w:t>
      </w:r>
      <w:r w:rsidR="006C645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187529E0" w14:textId="65FBA93C" w:rsidR="00145257" w:rsidRPr="00045CFA" w:rsidRDefault="00B80D64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availabl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t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-analysis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that by Sims </w:t>
      </w:r>
      <w:r w:rsidR="00500B71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performe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d a systematic database review, until September 2015, identifying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 RCT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s, well-designed case control studies,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trospective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hort studies an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spective cohort studies, which compared outcomes 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be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en Thompson hemi-arthroplasties 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and mo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dular unipolar hemi-arthroplasties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neck fracture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ur studie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included in the review (1 RCT, 2 Retrospective Cohort Studies, 1 Swedish Joint Registry Paper), 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viding a synthesis cohort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21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17 patient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meta-analysis, th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dds ratio favoured modular des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gns for both mortality (OR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3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8 to 2.46) and post-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perative complications (OR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1;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9 to 1.55)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; however no significant difference was noted for either facto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between the </w:t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sthesis type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00B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23DC8" w:rsidRPr="00045CFA">
        <w:rPr>
          <w:rFonts w:ascii="Book Antiqua" w:hAnsi="Book Antiqua" w:cstheme="minorHAnsi"/>
          <w:color w:val="000000" w:themeColor="text1"/>
          <w:sz w:val="24"/>
          <w:szCs w:val="24"/>
        </w:rPr>
        <w:t>On review of the study quality of the included studies, the authors found these all to</w:t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 subject to potential bias with significant heterogeneity noted in the methods and result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us the authors concluded that</w:t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is insufficient evidenc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at present</w:t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accurately compare </w:t>
      </w:r>
      <w:proofErr w:type="spellStart"/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dular </w:t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>hemi-arthroplasty prosthesis for patients with femoral neck fracture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61D42F2B" w14:textId="528B0A35" w:rsidR="00600798" w:rsidRPr="00045CFA" w:rsidRDefault="00600798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o note, the</w:t>
      </w:r>
      <w:r w:rsidR="005D7EB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am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uthors subsequently published a multi-centre, pragmatic RCT comparing the outcome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Thompson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emented hemi-arthroplasty to a modular hemi-arthroplasty using a cemented Exeter femoral stem and a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Unitrax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-arthroplasty head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The WHITE 3: Hemi Trial)</w:t>
      </w:r>
      <w:r w:rsidR="005D7EB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2018)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TaW1zPC9BdXRob3I+PFllYXI+MjAxODwvWWVhcj48UmVj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TaW1zPC9BdXRob3I+PFllYXI+MjAxODwvWWVhcj48UmVj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7]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e initial recruitment cohort comprised 964 patients (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roup </w:t>
      </w:r>
      <w:r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n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482; modular group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n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482); however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r-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th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llow-up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at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only available for 482 patients (50%)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TaW1zPC9BdXRob3I+PFllYXI+MjAxODwvWWVhcj48UmVj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TaW1zPC9BdXRob3I+PFllYXI+MjAxODwvWWVhcj48UmVj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7]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Outcome assessment was performed using the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EuroQol</w:t>
      </w:r>
      <w:proofErr w:type="spellEnd"/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questionnaire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EQ-5D-5L)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TaW1zPC9BdXRob3I+PFllYXI+MjAxODwvWWVhcj48UmVj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TaW1zPC9BdXRob3I+PFllYXI+MjAxODwvWWVhcj48UmVj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</w:fldData>
        </w:fldCha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7]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5D7EB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D7EB8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At four-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onth follow-up, the 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dular cohort had a marginally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mproved mean EQ-5D-5L (</w:t>
      </w:r>
      <w:r w:rsidR="005D7EB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ean EQ-5D-5L for modular cohort 0.379;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ean EQ-5D-5L for </w:t>
      </w:r>
      <w:proofErr w:type="spellStart"/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hort 0.321); however, this difference did not meet the minimum required clinical </w:t>
      </w:r>
      <w:r w:rsidR="00D5601D" w:rsidRPr="00045CFA">
        <w:rPr>
          <w:rFonts w:ascii="Book Antiqua" w:hAnsi="Book Antiqua" w:cstheme="minorHAnsi"/>
          <w:color w:val="000000" w:themeColor="text1"/>
          <w:sz w:val="24"/>
          <w:szCs w:val="24"/>
        </w:rPr>
        <w:t>difference of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8 , nor was it statistically significant (MD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037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-0.014 to 0.087;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56).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ther factors which failed to show significant difference between the two groups included: mortality (OR 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0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72 to 1.46; </w:t>
      </w:r>
      <w:r w:rsidR="00482E0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82E0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C329E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911);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t-operative walking ability (OR 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76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4 to 1.06; </w:t>
      </w:r>
      <w:r w:rsidR="009B5C0B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= 0.107); local complications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r w:rsidR="00021DA0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i.e.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,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ound complications; revision </w:t>
      </w:r>
      <w:r w:rsidR="0096545D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cedures; structural injury; 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deep vein thrombosis; dislocation)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OR 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50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28 to 2.741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9B5C0B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B70F71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179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requirement for blood transfusion (OR 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51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530 to 4.316; </w:t>
      </w:r>
      <w:r w:rsidR="009B5C0B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= 0.439); and medical complications (OR 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95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665 to 1.358; </w:t>
      </w:r>
      <w:r w:rsidR="009B5C0B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021DA0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779)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Length of hospital stay was marginally higher in the </w:t>
      </w:r>
      <w:proofErr w:type="spellStart"/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roup (mean stay for </w:t>
      </w:r>
      <w:proofErr w:type="spellStart"/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roup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9.67 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d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; mean stay for modular group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9 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d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9B5C0B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9B5C0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= 0.039). There was no significant difference in</w:t>
      </w:r>
      <w:r w:rsidR="00A47B1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t-operative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47B1D" w:rsidRPr="00045CFA">
        <w:rPr>
          <w:rFonts w:ascii="Book Antiqua" w:hAnsi="Book Antiqua" w:cstheme="minorHAnsi"/>
          <w:color w:val="000000" w:themeColor="text1"/>
          <w:sz w:val="24"/>
          <w:szCs w:val="24"/>
        </w:rPr>
        <w:t>radiographic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offset between the two groups (mean neck length for </w:t>
      </w:r>
      <w:proofErr w:type="spellStart"/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roup</w:t>
      </w:r>
      <w:r w:rsidR="00D4708A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D4708A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3.01 mm; mean neck length for modular group</w:t>
      </w:r>
      <w:r w:rsidR="00D4708A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= 2.91 mm; </w:t>
      </w:r>
      <w:r w:rsidR="00D4708A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D4708A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637CDC" w:rsidRPr="00045CFA">
        <w:rPr>
          <w:rFonts w:ascii="Book Antiqua" w:hAnsi="Book Antiqua" w:cstheme="minorHAnsi"/>
          <w:color w:val="000000" w:themeColor="text1"/>
          <w:sz w:val="24"/>
          <w:szCs w:val="24"/>
        </w:rPr>
        <w:t>= 0.834). The authors concluded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at, accounting for the limited follow-up, there was no significant difference </w:t>
      </w:r>
      <w:r w:rsidR="00A47B1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etected 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>in clinical outcome</w:t>
      </w:r>
      <w:r w:rsidR="00A47B1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>between the two prosthesis types</w:t>
      </w:r>
      <w:r w:rsidR="00A47B1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when used as treatment for</w:t>
      </w:r>
      <w:r w:rsidR="002F106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neck fractures.</w:t>
      </w:r>
    </w:p>
    <w:p w14:paraId="242278B0" w14:textId="075B48E5" w:rsidR="005D2EB2" w:rsidRPr="00045CFA" w:rsidRDefault="0095636A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Of the</w:t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urren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ational Guidelines</w:t>
      </w:r>
      <w:r w:rsidR="00145257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NICE guidelines advise to ‘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se a proven femoral stem design </w:t>
      </w:r>
      <w:r w:rsidR="00913644" w:rsidRPr="00045CFA">
        <w:rPr>
          <w:rFonts w:ascii="Book Antiqua" w:hAnsi="Book Antiqua" w:cstheme="minorHAnsi"/>
          <w:color w:val="000000" w:themeColor="text1"/>
          <w:sz w:val="24"/>
          <w:szCs w:val="24"/>
        </w:rPr>
        <w:t>(</w:t>
      </w:r>
      <w:r w:rsidR="0091364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i.e.</w:t>
      </w:r>
      <w:r w:rsidR="004D15BE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,</w:t>
      </w:r>
      <w:r w:rsidR="0091364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ose with an Orthopaedic Data Evaluation Panel rating of 10A, 10B, 10C, 7A, 7B, 5A, 5B, 3A or 3B) rather than Austin Moore or 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ho</w:t>
      </w:r>
      <w:r w:rsidR="00913644" w:rsidRPr="00045CFA">
        <w:rPr>
          <w:rFonts w:ascii="Book Antiqua" w:hAnsi="Book Antiqua" w:cstheme="minorHAnsi"/>
          <w:color w:val="000000" w:themeColor="text1"/>
          <w:sz w:val="24"/>
          <w:szCs w:val="24"/>
        </w:rPr>
        <w:t>mpson S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>tems for arthroplasties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ational-Institute-for-Health-and-Care-Excellence&lt;/Author&gt;&lt;Year&gt;2011&lt;/Year&gt;&lt;RecNum&gt;390&lt;/RecNum&gt;&lt;DisplayText&gt;&lt;style face="superscript"&gt;[16]&lt;/style&gt;&lt;/DisplayText&gt;&lt;record&gt;&lt;rec-number&gt;390&lt;/rec-number&gt;&lt;foreign-keys&gt;&lt;key app="EN" db-id="x0pvzw50vrdrprerzp95dsttz5xf2f9zezxz" timestamp="1528818695"&gt;390&lt;/key&gt;&lt;/foreign-keys&gt;&lt;ref-type name="Journal Article"&gt;17&lt;/ref-type&gt;&lt;contributors&gt;&lt;authors&gt;&lt;author&gt;National-Institute-for-Health-and-Care-Excellence&lt;/author&gt;&lt;/authors&gt;&lt;/contributors&gt;&lt;titles&gt;&lt;title&gt;Hip fracture: management &lt;/title&gt;&lt;/titles&gt;&lt;dates&gt;&lt;year&gt;2011&lt;/year&gt;&lt;/dates&gt;&lt;urls&gt;&lt;related-urls&gt;&lt;url&gt;https://www.nice.org.uk/guidance/cg124/resources/hip-fracture-management-pdf-35109449902789&lt;/url&gt;&lt;/related-urls&gt;&lt;/urls&gt;&lt;access-date&gt;12/06/2018&lt;/access-date&gt;&lt;/record&gt;&lt;/Cite&gt;&lt;/EndNote&gt;</w:instrTex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F0B69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However, such guidance is directed from evidence in primary total hip arthroplasty and expert opinion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ms&lt;/Author&gt;&lt;Year&gt;2017&lt;/Year&gt;&lt;RecNum&gt;344&lt;/RecNum&gt;&lt;DisplayText&gt;&lt;style face="superscript"&gt;[35]&lt;/style&gt;&lt;/DisplayText&gt;&lt;record&gt;&lt;rec-number&gt;344&lt;/rec-number&gt;&lt;foreign-keys&gt;&lt;key app="EN" db-id="x0pvzw50vrdrprerzp95dsttz5xf2f9zezxz" timestamp="1528807918"&gt;344&lt;/key&gt;&lt;/foreign-keys&gt;&lt;ref-type name="Journal Article"&gt;17&lt;/ref-type&gt;&lt;contributors&gt;&lt;authors&gt;&lt;author&gt;Sims, A. L.&lt;/author&gt;&lt;author&gt;Farrier, A. J.&lt;/author&gt;&lt;author&gt;Reed, M. R.&lt;/author&gt;&lt;author&gt;Sheldon, T. A.&lt;/author&gt;&lt;/authors&gt;&lt;/contributors&gt;&lt;auth-address&gt;Northumbria NHS Foundation Trust, Unit 78 Silver Fox Way, Cobalt Business Park, Newcastle upon Tyne NE12 8EW, UK asims@nhs.net.&amp;#xD;Northumbria NHS Foundation Trust, Unit 78 Silver Fox Way, Cobalt Business Park, Newcastle upon Tyne NE12 8EW, UK.&amp;#xD;Northumbria NHS Foundation Trust, Unit 78 Silver Fox Way, Cobalt Business Park, Newcastle upon Tyne NE12 8EW, and Newcastle University NE63 9JJ, UK.&amp;#xD;University of York, Department of Health Sciences, University of York, Heslington, York YO10 5DD, UK.&lt;/auth-address&gt;&lt;titles&gt;&lt;title&gt;Thompson hemiarthroplasty versus modular unipolar implants for patients requiring hemiarthroplasty of the hip: A systematic review of the evidence&lt;/title&gt;&lt;secondary-title&gt;Bone Joint Res&lt;/secondary-title&gt;&lt;/titles&gt;&lt;periodical&gt;&lt;full-title&gt;Bone Joint Res&lt;/full-title&gt;&lt;/periodical&gt;&lt;pages&gt;506-513&lt;/pages&gt;&lt;volume&gt;6&lt;/volume&gt;&lt;number&gt;8&lt;/number&gt;&lt;keywords&gt;&lt;keyword&gt;Fracture&lt;/keyword&gt;&lt;keyword&gt;Hemiarthroplasty&lt;/keyword&gt;&lt;keyword&gt;Hip&lt;/keyword&gt;&lt;keyword&gt;Modular&lt;/keyword&gt;&lt;keyword&gt;Monoblock&lt;/keyword&gt;&lt;/keywords&gt;&lt;dates&gt;&lt;year&gt;2017&lt;/year&gt;&lt;pub-dates&gt;&lt;date&gt;Aug&lt;/date&gt;&lt;/pub-dates&gt;&lt;/dates&gt;&lt;isbn&gt;2046-3758 (Print)&amp;#xD;2046-3758 (Linking)&lt;/isbn&gt;&lt;accession-num&gt;28851695&lt;/accession-num&gt;&lt;urls&gt;&lt;related-urls&gt;&lt;url&gt;http://www.ncbi.nlm.nih.gov/pubmed/28851695&lt;/url&gt;&lt;/related-urls&gt;&lt;/urls&gt;&lt;custom2&gt;PMC5579310&lt;/custom2&gt;&lt;electronic-resource-num&gt;10.1302/2046-3758.68.BJR-2016-0256.R1&lt;/electronic-resource-num&gt;&lt;/record&gt;&lt;/Cite&gt;&lt;/EndNote&gt;</w:instrTex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5]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597CB946" w14:textId="77777777" w:rsidR="005D2EB2" w:rsidRPr="00045CFA" w:rsidRDefault="0095636A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us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espite clear recommendations from NICE, the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urren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vidence 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hich compares </w:t>
      </w:r>
      <w:proofErr w:type="spellStart"/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dular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-arthroplasty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sthesis for </w:t>
      </w:r>
      <w:r w:rsidR="00003C31" w:rsidRPr="00045CFA">
        <w:rPr>
          <w:rFonts w:ascii="Book Antiqua" w:hAnsi="Book Antiqua" w:cstheme="minorHAnsi"/>
          <w:color w:val="000000" w:themeColor="text1"/>
          <w:sz w:val="24"/>
          <w:szCs w:val="24"/>
        </w:rPr>
        <w:t>femoral neck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ra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>cture remains limited</w:t>
      </w:r>
      <w:r w:rsidR="00F1385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equivocal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espite the logical biomechanical advan</w:t>
      </w:r>
      <w:r w:rsidR="00E12711" w:rsidRPr="00045CFA">
        <w:rPr>
          <w:rFonts w:ascii="Book Antiqua" w:hAnsi="Book Antiqua" w:cstheme="minorHAnsi"/>
          <w:color w:val="000000" w:themeColor="text1"/>
          <w:sz w:val="24"/>
          <w:szCs w:val="24"/>
        </w:rPr>
        <w:t>tage of the modular prosthesi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further research is required in this area to confirm their clinical benefit.</w:t>
      </w:r>
    </w:p>
    <w:p w14:paraId="20DC9B42" w14:textId="77777777" w:rsidR="005D2EB2" w:rsidRPr="00045CFA" w:rsidRDefault="005D2EB2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  <w:u w:val="single"/>
        </w:rPr>
      </w:pPr>
    </w:p>
    <w:p w14:paraId="4A3CEADF" w14:textId="38065E4A" w:rsidR="005D2EB2" w:rsidRPr="00045CFA" w:rsidRDefault="00C70491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WOUND CLOSURE TECHNIQUES – SUTURES </w:t>
      </w:r>
      <w:r w:rsidRPr="00886E0A">
        <w:rPr>
          <w:rFonts w:ascii="Book Antiqua" w:hAnsi="Book Antiqua" w:cstheme="minorHAnsi"/>
          <w:b/>
          <w:i/>
          <w:color w:val="000000" w:themeColor="text1"/>
          <w:sz w:val="24"/>
          <w:szCs w:val="24"/>
        </w:rPr>
        <w:t>VS</w:t>
      </w: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STAPLES</w:t>
      </w:r>
    </w:p>
    <w:p w14:paraId="1E0B5A2F" w14:textId="29AD0E4F" w:rsidR="005D2EB2" w:rsidRPr="00045CFA" w:rsidRDefault="0095636A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Wound closure techniq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ue remains a controversial area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hip hemi-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arthroplasty surgery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e two most common ski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n closure methods are staples and suture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Historically,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t has been felt that staples w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re more time efficient, though associated with a higher rate of post-operative infection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This belief wa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rengthened by a systematic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view and meta-analysis on the topic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from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2010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ch reported that the rate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post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operative infection following orthopaedic surgery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over three times greater </w:t>
      </w:r>
      <w:r w:rsidR="00B80D64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r staple wound closure compared to suture wound closure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mith&lt;/Author&gt;&lt;Year&gt;2010&lt;/Year&gt;&lt;RecNum&gt;392&lt;/RecNum&gt;&lt;DisplayText&gt;&lt;style face="superscript"&gt;[39]&lt;/style&gt;&lt;/DisplayText&gt;&lt;record&gt;&lt;rec-number&gt;392&lt;/rec-number&gt;&lt;foreign-keys&gt;&lt;key app="EN" db-id="x0pvzw50vrdrprerzp95dsttz5xf2f9zezxz" timestamp="1530385409"&gt;392&lt;/key&gt;&lt;/foreign-keys&gt;&lt;ref-type name="Journal Article"&gt;17&lt;/ref-type&gt;&lt;contributors&gt;&lt;authors&gt;&lt;author&gt;Smith, T. O.&lt;/author&gt;&lt;author&gt;Sexton, D.&lt;/author&gt;&lt;author&gt;Mann, C.&lt;/author&gt;&lt;author&gt;Donell, S.&lt;/author&gt;&lt;/authors&gt;&lt;/contributors&gt;&lt;auth-address&gt;Norfolk and Norwich University Hospital, Norwich NR2 7UY. toby.smith@uea.ac.uk&lt;/auth-address&gt;&lt;titles&gt;&lt;title&gt;Sutures versus staples for skin closure in orthopaedic surgery: meta-analysis&lt;/title&gt;&lt;secondary-title&gt;BMJ&lt;/secondary-title&gt;&lt;/titles&gt;&lt;periodical&gt;&lt;full-title&gt;BMJ&lt;/full-title&gt;&lt;/periodical&gt;&lt;pages&gt;c1199&lt;/pages&gt;&lt;volume&gt;340&lt;/volume&gt;&lt;keywords&gt;&lt;keyword&gt;Aged&lt;/keyword&gt;&lt;keyword&gt;Aged, 80 and over&lt;/keyword&gt;&lt;keyword&gt;*Dermatologic Surgical Procedures&lt;/keyword&gt;&lt;keyword&gt;Female&lt;/keyword&gt;&lt;keyword&gt;Humans&lt;/keyword&gt;&lt;keyword&gt;Male&lt;/keyword&gt;&lt;keyword&gt;Orthopedic Procedures/*methods&lt;/keyword&gt;&lt;keyword&gt;*Surgical Stapling&lt;/keyword&gt;&lt;keyword&gt;*Suture Techniques&lt;/keyword&gt;&lt;keyword&gt;Sutures&lt;/keyword&gt;&lt;keyword&gt;Wound Healing/*physiology&lt;/keyword&gt;&lt;/keywords&gt;&lt;dates&gt;&lt;year&gt;2010&lt;/year&gt;&lt;pub-dates&gt;&lt;date&gt;Mar 16&lt;/date&gt;&lt;/pub-dates&gt;&lt;/dates&gt;&lt;isbn&gt;1756-1833 (Electronic)&amp;#xD;0959-8138 (Linking)&lt;/isbn&gt;&lt;accession-num&gt;20234041&lt;/accession-num&gt;&lt;urls&gt;&lt;related-urls&gt;&lt;url&gt;http://www.ncbi.nlm.nih.gov/pubmed/20234041&lt;/url&gt;&lt;/related-urls&gt;&lt;/urls&gt;&lt;custom2&gt;PMC2840224&lt;/custom2&gt;&lt;electronic-resource-num&gt;10.1136/bmj.c1199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9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B65E0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However, the recent evidenc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vides a more balanced perspective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348F8981" w14:textId="6A903139" w:rsidR="00A94BF4" w:rsidRPr="00045CFA" w:rsidRDefault="00A94BF4" w:rsidP="008268CF">
      <w:pPr>
        <w:spacing w:after="0" w:line="360" w:lineRule="auto"/>
        <w:ind w:left="-15"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 is one recent meta-analyses comparing the outcomes of skin closure techniques (sutures vs staples) in orthopaedic surgery, with a sub-group analysis on hip surgery procedures</w:t>
      </w:r>
      <w:r w:rsidR="00AB21A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AB21A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AB21A2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019AD7D5" w14:textId="679A3345" w:rsidR="005D2EB2" w:rsidRPr="00045CFA" w:rsidRDefault="009B65E0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is meta-analysis is that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y Krishnan </w:t>
      </w:r>
      <w:r w:rsidR="00A94BF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et al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authors performed a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systematic database review, until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January 2015, 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identifying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 RCT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and observational studies 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ch compared the outcome of suture to staple wound closure technique following orthopaedic surgery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B20BE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rate of post-operative wound infection was the primary outcome measure, with secondary outcome measures comprising time of closure, wound dehiscence, inflammation, post-operative pain, length of hospital stay, necrosis, abscess formatio</w:t>
      </w:r>
      <w:r w:rsidR="00C90ADF" w:rsidRPr="00045CFA">
        <w:rPr>
          <w:rFonts w:ascii="Book Antiqua" w:hAnsi="Book Antiqua" w:cstheme="minorHAnsi"/>
          <w:color w:val="000000" w:themeColor="text1"/>
          <w:sz w:val="24"/>
          <w:szCs w:val="24"/>
        </w:rPr>
        <w:t>n, discharge, allergic reaction</w:t>
      </w:r>
      <w:r w:rsidR="009B20B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9B20B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9B20BE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B20B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irteen studies were included meta-analysis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26892" w:rsidRPr="00045CFA">
        <w:rPr>
          <w:rFonts w:ascii="Book Antiqua" w:hAnsi="Book Antiqua" w:cstheme="minorHAnsi"/>
          <w:color w:val="000000" w:themeColor="text1"/>
          <w:sz w:val="24"/>
          <w:szCs w:val="24"/>
        </w:rPr>
        <w:t>(ten RCT</w:t>
      </w:r>
      <w:r w:rsidR="00A94BF4" w:rsidRPr="00045CFA">
        <w:rPr>
          <w:rFonts w:ascii="Book Antiqua" w:hAnsi="Book Antiqua" w:cstheme="minorHAnsi"/>
          <w:color w:val="000000" w:themeColor="text1"/>
          <w:sz w:val="24"/>
          <w:szCs w:val="24"/>
        </w:rPr>
        <w:t>s, three observational studies)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with a combined cohort of 1255 patients (suture group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563 patie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nts, staple group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692 patients)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ix of the studies comprised patients undergoing hip surgery (suture group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164 patients, staple group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245 pa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ients)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meta-analysis, 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t>no significant difference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found in post-operative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fection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 between sutures and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ples (RR 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t>1.0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6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46 to 2.44;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948F6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4948F6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89)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sub-group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alysis, for the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atients who underwent hip surgery, no significant difference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as 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lso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und in post-operative infection rates between sutures and staples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CB4B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4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8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10 to 2.45;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B4B8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CB4B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CB4B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38)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On further meta-analysis of th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tal cohort, closure time was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found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o be quicker for staples compared to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utures (MD </w:t>
      </w:r>
      <w:r w:rsidR="00CB4B89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5.84;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CB4B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4.52 to 7.15</w:t>
      </w:r>
      <w:r w:rsidR="007C78FA" w:rsidRPr="00045CF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B4B89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CB4B8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&lt; 0.001)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 However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re was no significant difference between the two techniques 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or all other outcome measures: 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wound dehiscence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C853F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96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32 to 2.84; </w:t>
      </w:r>
      <w:r w:rsidR="00C853F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C853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94)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inflammation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C853F4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22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0 to 12.07; </w:t>
      </w:r>
      <w:r w:rsidR="00C853F4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C853F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46)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discharge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66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14 to 3.23; </w:t>
      </w:r>
      <w:r w:rsidR="00146411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61)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necrosis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51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07 to 3.88; </w:t>
      </w:r>
      <w:r w:rsidR="00146411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52)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llergic reaction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37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2 to 8.60; </w:t>
      </w:r>
      <w:r w:rsidR="00146411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0.74)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bscess formation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R 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=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1.86; </w:t>
      </w:r>
      <w:r w:rsidR="002366C7" w:rsidRPr="00045CFA">
        <w:rPr>
          <w:rFonts w:ascii="Book Antiqua" w:hAnsi="Book Antiqua" w:cstheme="minorHAnsi"/>
          <w:color w:val="000000" w:themeColor="text1"/>
          <w:sz w:val="24"/>
          <w:szCs w:val="24"/>
        </w:rPr>
        <w:t>95%CI: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0.22 to 15.71; </w:t>
      </w:r>
      <w:r w:rsidR="00146411" w:rsidRPr="00045CFA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t>=</w:t>
      </w:r>
      <w:r w:rsidR="00146411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="004B0A29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0.57)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</w:t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e authors concluded that, apart from time of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osure, no significant difference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found between suture and staple wound closure techniques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D12C87" w:rsidRPr="00045CF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rishnan&lt;/Author&gt;&lt;Year&gt;2016&lt;/Year&gt;&lt;RecNum&gt;349&lt;/RecNum&gt;&lt;DisplayText&gt;&lt;style face="superscript"&gt;[38]&lt;/style&gt;&lt;/DisplayText&gt;&lt;record&gt;&lt;rec-number&gt;349&lt;/rec-number&gt;&lt;foreign-keys&gt;&lt;key app="EN" db-id="x0pvzw50vrdrprerzp95dsttz5xf2f9zezxz" timestamp="1528808151"&gt;349&lt;/key&gt;&lt;/foreign-keys&gt;&lt;ref-type name="Journal Article"&gt;17&lt;/ref-type&gt;&lt;contributors&gt;&lt;authors&gt;&lt;author&gt;Krishnan, R.&lt;/author&gt;&lt;author&gt;MacNeil, S. D.&lt;/author&gt;&lt;author&gt;Malvankar-Mehta, M. S.&lt;/author&gt;&lt;/authors&gt;&lt;/contributors&gt;&lt;auth-address&gt;Department of Epidemiology and Biostatistics, Western University, London, Ontario, Canada.&lt;/auth-address&gt;&lt;titles&gt;&lt;title&gt;Comparing sutures versus staples for skin closure after orthopaedic surgery: systematic review and meta-analysis&lt;/title&gt;&lt;secondary-title&gt;BMJ Open&lt;/secondary-title&gt;&lt;/titles&gt;&lt;periodical&gt;&lt;full-title&gt;BMJ Open&lt;/full-title&gt;&lt;/periodical&gt;&lt;pages&gt;e009257&lt;/pages&gt;&lt;volume&gt;6&lt;/volume&gt;&lt;number&gt;1&lt;/number&gt;&lt;keywords&gt;&lt;keyword&gt;Humans&lt;/keyword&gt;&lt;keyword&gt;*Orthopedic Procedures&lt;/keyword&gt;&lt;keyword&gt;*Surgical Stapling/adverse effects&lt;/keyword&gt;&lt;keyword&gt;Surgical Wound Infection/*epidemiology&lt;/keyword&gt;&lt;keyword&gt;Suture Techniques/adverse effects&lt;/keyword&gt;&lt;keyword&gt;*Sutures/adverse effects&lt;/keyword&gt;&lt;/keywords&gt;&lt;dates&gt;&lt;year&gt;2016&lt;/year&gt;&lt;pub-dates&gt;&lt;date&gt;Jan 20&lt;/date&gt;&lt;/pub-dates&gt;&lt;/dates&gt;&lt;isbn&gt;2044-6055 (Electronic)&amp;#xD;2044-6055 (Linking)&lt;/isbn&gt;&lt;accession-num&gt;26792213&lt;/accession-num&gt;&lt;urls&gt;&lt;related-urls&gt;&lt;url&gt;http://www.ncbi.nlm.nih.gov/pubmed/26792213&lt;/url&gt;&lt;/related-urls&gt;&lt;/urls&gt;&lt;custom2&gt;PMC4735308&lt;/custom2&gt;&lt;electronic-resource-num&gt;10.1136/bmjopen-2015-009257&lt;/electronic-resource-num&gt;&lt;/record&gt;&lt;/Cite&gt;&lt;/EndNote&gt;</w:instrTex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D12C87" w:rsidRPr="00045CF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8]</w:t>
      </w:r>
      <w:r w:rsidR="000840C8" w:rsidRPr="00045CF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A60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2C56C22C" w14:textId="77777777" w:rsidR="00A45DB4" w:rsidRPr="00045CFA" w:rsidRDefault="009B20BE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urrent </w:t>
      </w:r>
      <w:r w:rsidR="00296754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rthopaedic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literature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articularly with regards to hip-related procedures, </w:t>
      </w:r>
      <w:r w:rsidR="007849B5" w:rsidRPr="00045CFA">
        <w:rPr>
          <w:rFonts w:ascii="Book Antiqua" w:hAnsi="Book Antiqua" w:cstheme="minorHAnsi"/>
          <w:color w:val="000000" w:themeColor="text1"/>
          <w:sz w:val="24"/>
          <w:szCs w:val="24"/>
        </w:rPr>
        <w:t>provid</w:t>
      </w:r>
      <w:r w:rsidR="00910DB2" w:rsidRPr="00045CFA">
        <w:rPr>
          <w:rFonts w:ascii="Book Antiqua" w:hAnsi="Book Antiqua" w:cstheme="minorHAnsi"/>
          <w:color w:val="000000" w:themeColor="text1"/>
          <w:sz w:val="24"/>
          <w:szCs w:val="24"/>
        </w:rPr>
        <w:t>es an equivocal conclus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 the optimal wound closure technique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From the available evidence, 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>either suture or staple wound closure techniques appear equally appropriate for hip hemi-arthroplasty procedures.</w:t>
      </w:r>
    </w:p>
    <w:p w14:paraId="1763E9E1" w14:textId="77777777" w:rsidR="00620003" w:rsidRPr="00045CFA" w:rsidRDefault="00620003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47A060A" w14:textId="4D05C280" w:rsidR="007F7204" w:rsidRPr="00045CFA" w:rsidRDefault="00830038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>AUTHORS’ CURRENT PRACTICE</w:t>
      </w:r>
    </w:p>
    <w:p w14:paraId="484683BA" w14:textId="7BCD16CB" w:rsidR="007F7204" w:rsidRPr="00045CFA" w:rsidRDefault="007F7204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Within the affiliated institution of the first author, the default choice for fracture-related hip hemi-arthroplasty is a cemented mo</w:t>
      </w:r>
      <w:r w:rsidR="004D5DC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ular bipolar hemi-arthroplasty, 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through an antero-la</w:t>
      </w:r>
      <w:r w:rsidR="006F03B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eral approach. The wound closure technique varies</w:t>
      </w:r>
      <w:r w:rsidR="004D5DC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s per the preference of the responsible surgeon, </w:t>
      </w:r>
      <w:r w:rsidR="006F03BD" w:rsidRPr="00045CFA">
        <w:rPr>
          <w:rFonts w:ascii="Book Antiqua" w:hAnsi="Book Antiqua" w:cstheme="minorHAnsi"/>
          <w:color w:val="000000" w:themeColor="text1"/>
          <w:sz w:val="24"/>
          <w:szCs w:val="24"/>
        </w:rPr>
        <w:t>with</w:t>
      </w:r>
      <w:r w:rsidR="004D5DC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ither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kin cl</w:t>
      </w:r>
      <w:r w:rsidR="004D5DC1" w:rsidRPr="00045CFA">
        <w:rPr>
          <w:rFonts w:ascii="Book Antiqua" w:hAnsi="Book Antiqua" w:cstheme="minorHAnsi"/>
          <w:color w:val="000000" w:themeColor="text1"/>
          <w:sz w:val="24"/>
          <w:szCs w:val="24"/>
        </w:rPr>
        <w:t>ips or sub-cuticular sutures</w:t>
      </w:r>
      <w:r w:rsidR="006F03BD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sed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At present, there is a randomised controlled trial being run in this unit between cemented modular bipolar hemi-arthroplasty prostheses and cemented modular </w:t>
      </w:r>
      <w:r w:rsidR="00D56212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UH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stheses: the result from this may influence the future choice of prosthesis head</w:t>
      </w:r>
      <w:r w:rsidR="004D5DC1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onent selection in the institution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54384518" w14:textId="33A7BA74" w:rsidR="007F7204" w:rsidRPr="00045CFA" w:rsidRDefault="007F7204" w:rsidP="008268CF">
      <w:pPr>
        <w:spacing w:after="0" w:line="360" w:lineRule="auto"/>
        <w:ind w:rightChars="-20" w:right="-44"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second author manages this fracture with a </w:t>
      </w:r>
      <w:r w:rsidR="00FD3FE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emented,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arthroplasty through an antero-lateral approach, using a triple wound closure technique, </w:t>
      </w:r>
      <w:r w:rsidR="00966DAD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ch comprises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cryl</w:t>
      </w:r>
      <w:proofErr w:type="spellEnd"/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>, staples and glue.</w:t>
      </w:r>
    </w:p>
    <w:p w14:paraId="32E7B3E7" w14:textId="77777777" w:rsidR="007F7204" w:rsidRPr="00045CFA" w:rsidRDefault="007F7204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F101E30" w14:textId="1D2C1AEE" w:rsidR="005D2EB2" w:rsidRPr="00A45BAF" w:rsidRDefault="00830038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A45BAF">
        <w:rPr>
          <w:rFonts w:ascii="Book Antiqua" w:hAnsi="Book Antiqua" w:cstheme="minorHAnsi"/>
          <w:b/>
          <w:color w:val="000000" w:themeColor="text1"/>
          <w:sz w:val="24"/>
          <w:szCs w:val="24"/>
        </w:rPr>
        <w:t>CONCLUSIONS</w:t>
      </w:r>
    </w:p>
    <w:p w14:paraId="520626F0" w14:textId="1153E160" w:rsidR="00DD09C9" w:rsidRPr="00045CFA" w:rsidRDefault="00DD09C9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rom the current evidence on 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>Hip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-Arthroplasty, the following conclusions can be drawn:</w:t>
      </w:r>
      <w:r w:rsidR="0095636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(1) </w:t>
      </w:r>
      <w:r w:rsidR="00F90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>Posterior a</w:t>
      </w:r>
      <w:r w:rsidR="00F62218" w:rsidRPr="00045CFA">
        <w:rPr>
          <w:rFonts w:ascii="Book Antiqua" w:hAnsi="Book Antiqua" w:cstheme="minorHAnsi"/>
          <w:color w:val="000000" w:themeColor="text1"/>
          <w:sz w:val="24"/>
          <w:szCs w:val="24"/>
        </w:rPr>
        <w:t>pproaches are associated with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="00F6221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 higher r</w:t>
      </w:r>
      <w:r w:rsidR="00F90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>ate of dislocation compared to lateral and a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>nterior approaches;</w:t>
      </w:r>
      <w:r w:rsidR="00F90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a higher rate</w:t>
      </w:r>
      <w:r w:rsidR="00F6221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re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-operation </w:t>
      </w:r>
      <w:r w:rsidR="00F90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>compared to lateral a</w:t>
      </w:r>
      <w:r w:rsidR="00F6221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proaches. </w:t>
      </w:r>
      <w:r w:rsidR="00F90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us for fracture-related hip hemi-arthroplasty, posterior approaches should be avoided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; (2) </w:t>
      </w:r>
      <w:r w:rsidR="005516FC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hile </w:t>
      </w:r>
      <w:r w:rsidR="00A2674B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UH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n be associated with increased rates of acetabular erosion at short-term follow-up (up to 1 year), there is no significant difference between 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>unipolar and bipolar hemi-arthroplasty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surgical outcome, complication profile, functional outcome and acetabular erosion rates at longer-term follow-up (2 to 4 years). Thus, wit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>h bipolar hemi-arthroplasty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ing t</w:t>
      </w:r>
      <w:r w:rsidR="002E0F39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 more expensive prosthesis, </w:t>
      </w:r>
      <w:r w:rsidR="00250695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UH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90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>is the recommended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ption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; (3) 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W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hile cemented hip h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emi-arthroplasties are associated with a longer operative time c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mpared to 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uncemented hip h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emi-arthroplasties, cemented prostheses have lower rates of implant-related co</w:t>
      </w:r>
      <w:r w:rsidR="00AD7413" w:rsidRPr="00045CFA">
        <w:rPr>
          <w:rFonts w:ascii="Book Antiqua" w:hAnsi="Book Antiqua" w:cstheme="minorHAnsi"/>
          <w:color w:val="000000" w:themeColor="text1"/>
          <w:sz w:val="24"/>
          <w:szCs w:val="24"/>
        </w:rPr>
        <w:t>mplications (particularly peri-prosthetic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oral fracture) and impr</w:t>
      </w:r>
      <w:r w:rsidR="007C5C61" w:rsidRPr="00045CFA">
        <w:rPr>
          <w:rFonts w:ascii="Book Antiqua" w:hAnsi="Book Antiqua" w:cstheme="minorHAnsi"/>
          <w:color w:val="000000" w:themeColor="text1"/>
          <w:sz w:val="24"/>
          <w:szCs w:val="24"/>
        </w:rPr>
        <w:t>oved post-operative outcome reg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7C5C61" w:rsidRPr="00045CFA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ing residual thigh pain and mobility. No 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>other significant difference has been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nd between the two techniques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130FFB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garding</w:t>
      </w:r>
      <w:r w:rsidR="00E4563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edical complications and mortality. As such, cemented hip hemi-arthroplasty</w:t>
      </w:r>
      <w:r w:rsidR="00F90256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ppear to be the superior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echnique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; (4) </w:t>
      </w:r>
      <w:r w:rsidR="00D77470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re is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sufficient evidence at present</w:t>
      </w:r>
      <w:r w:rsidR="00D7747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accurately compare 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e outcome</w:t>
      </w:r>
      <w:r w:rsidR="00D7747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modular to </w:t>
      </w:r>
      <w:proofErr w:type="spellStart"/>
      <w:r w:rsidR="00D77470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>ock</w:t>
      </w:r>
      <w:proofErr w:type="spellEnd"/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i-arthroplasty prostheses</w:t>
      </w:r>
      <w:r w:rsidR="00D7747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femoral neck fractures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D7747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owever, based on evidence from total hip arthroplasty and expert opinion, current recommendations advocate for </w:t>
      </w:r>
      <w:r w:rsidR="00130FFB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‘</w:t>
      </w:r>
      <w:r w:rsidR="00D7747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proven femoral </w:t>
      </w:r>
      <w:r w:rsidR="004F31B3" w:rsidRPr="00045CFA">
        <w:rPr>
          <w:rFonts w:ascii="Book Antiqua" w:hAnsi="Book Antiqua" w:cstheme="minorHAnsi"/>
          <w:color w:val="000000" w:themeColor="text1"/>
          <w:sz w:val="24"/>
          <w:szCs w:val="24"/>
        </w:rPr>
        <w:t>stem design</w:t>
      </w:r>
      <w:r w:rsidR="00130FFB" w:rsidRPr="00045CFA">
        <w:rPr>
          <w:rFonts w:ascii="Book Antiqua" w:hAnsi="Book Antiqua" w:cstheme="minorHAnsi"/>
          <w:color w:val="000000" w:themeColor="text1"/>
          <w:sz w:val="24"/>
          <w:szCs w:val="24"/>
        </w:rPr>
        <w:t>’</w:t>
      </w:r>
      <w:r w:rsidR="004F281E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a modular prosthesis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>, as opposed to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 </w:t>
      </w:r>
      <w:proofErr w:type="spellStart"/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</w:rPr>
        <w:t>monoblock</w:t>
      </w:r>
      <w:proofErr w:type="spellEnd"/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sthesis</w:t>
      </w:r>
      <w:r w:rsidR="00830038" w:rsidRPr="00045CF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; and (5) 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>While staples can result in a quicker closure time, t</w:t>
      </w:r>
      <w:r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re is no 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>significant differe</w:t>
      </w:r>
      <w:r w:rsidR="00567D4A" w:rsidRPr="00045CFA">
        <w:rPr>
          <w:rFonts w:ascii="Book Antiqua" w:hAnsi="Book Antiqua" w:cstheme="minorHAnsi"/>
          <w:color w:val="000000" w:themeColor="text1"/>
          <w:sz w:val="24"/>
          <w:szCs w:val="24"/>
        </w:rPr>
        <w:t>nce in post-operative infection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es or wound healing outcomes when comparing staples to sutures. </w:t>
      </w:r>
      <w:r w:rsidR="005E43BD" w:rsidRPr="00045CFA">
        <w:rPr>
          <w:rFonts w:ascii="Book Antiqua" w:hAnsi="Book Antiqua" w:cstheme="minorHAnsi"/>
          <w:color w:val="000000" w:themeColor="text1"/>
          <w:sz w:val="24"/>
          <w:szCs w:val="24"/>
        </w:rPr>
        <w:t>Thus, either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uture </w:t>
      </w:r>
      <w:r w:rsidR="005E43BD" w:rsidRPr="00045CFA">
        <w:rPr>
          <w:rFonts w:ascii="Book Antiqua" w:hAnsi="Book Antiqua" w:cstheme="minorHAnsi"/>
          <w:color w:val="000000" w:themeColor="text1"/>
          <w:sz w:val="24"/>
          <w:szCs w:val="24"/>
        </w:rPr>
        <w:t>or</w:t>
      </w:r>
      <w:r w:rsidR="002B7340" w:rsidRPr="00045CF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ple wound closure techniques appear equally appropriate for hip hemi-arthroplasty procedures.</w:t>
      </w:r>
    </w:p>
    <w:p w14:paraId="5110B80D" w14:textId="77777777" w:rsidR="003C68C3" w:rsidRPr="00045CFA" w:rsidRDefault="003C68C3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0971B606" w14:textId="3E150315" w:rsidR="00B74FA2" w:rsidRPr="00045CFA" w:rsidRDefault="00804526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 w:cstheme="minorHAnsi"/>
          <w:b/>
          <w:color w:val="000000" w:themeColor="text1"/>
          <w:sz w:val="24"/>
          <w:szCs w:val="24"/>
        </w:rPr>
        <w:t>REFERENCES</w:t>
      </w:r>
    </w:p>
    <w:p w14:paraId="298E9379" w14:textId="64903DD6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 </w:t>
      </w:r>
      <w:r w:rsidR="00012FBC">
        <w:rPr>
          <w:rFonts w:ascii="Book Antiqua" w:hAnsi="Book Antiqua"/>
          <w:b/>
          <w:color w:val="000000" w:themeColor="text1"/>
          <w:sz w:val="24"/>
          <w:szCs w:val="24"/>
        </w:rPr>
        <w:t>Royal</w:t>
      </w:r>
      <w:r w:rsidR="00012F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="00012FBC">
        <w:rPr>
          <w:rFonts w:ascii="Book Antiqua" w:hAnsi="Book Antiqua"/>
          <w:b/>
          <w:color w:val="000000" w:themeColor="text1"/>
          <w:sz w:val="24"/>
          <w:szCs w:val="24"/>
        </w:rPr>
        <w:t>College</w:t>
      </w:r>
      <w:r w:rsidR="00012F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="00012FBC">
        <w:rPr>
          <w:rFonts w:ascii="Book Antiqua" w:hAnsi="Book Antiqua"/>
          <w:b/>
          <w:color w:val="000000" w:themeColor="text1"/>
          <w:sz w:val="24"/>
          <w:szCs w:val="24"/>
        </w:rPr>
        <w:t>of</w:t>
      </w:r>
      <w:r w:rsidR="00012F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E76D12">
        <w:rPr>
          <w:rFonts w:ascii="Book Antiqua" w:hAnsi="Book Antiqua"/>
          <w:b/>
          <w:color w:val="000000" w:themeColor="text1"/>
          <w:sz w:val="24"/>
          <w:szCs w:val="24"/>
        </w:rPr>
        <w:t>Physicians.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National Hip Fracture Database (NHFD) annual report 2017. </w:t>
      </w:r>
      <w:r w:rsidR="00012FBC" w:rsidRPr="00012FBC">
        <w:rPr>
          <w:rFonts w:ascii="Book Antiqua" w:hAnsi="Book Antiqua"/>
          <w:color w:val="000000" w:themeColor="text1"/>
          <w:sz w:val="24"/>
          <w:szCs w:val="24"/>
        </w:rPr>
        <w:t>London: Royal College of Physicians</w:t>
      </w:r>
      <w:r w:rsidR="00722C9B">
        <w:rPr>
          <w:rFonts w:ascii="Book Antiqua" w:hAnsi="Book Antiqua"/>
          <w:color w:val="000000" w:themeColor="text1"/>
          <w:sz w:val="24"/>
          <w:szCs w:val="24"/>
        </w:rPr>
        <w:t>, 2017</w:t>
      </w:r>
    </w:p>
    <w:p w14:paraId="5DBC645E" w14:textId="269B6A61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 </w:t>
      </w:r>
      <w:r w:rsidR="00036602">
        <w:rPr>
          <w:rFonts w:ascii="Book Antiqua" w:hAnsi="Book Antiqua"/>
          <w:b/>
          <w:color w:val="000000" w:themeColor="text1"/>
          <w:sz w:val="24"/>
          <w:szCs w:val="24"/>
        </w:rPr>
        <w:t>National</w:t>
      </w:r>
      <w:r w:rsidR="00036602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="00036602">
        <w:rPr>
          <w:rFonts w:ascii="Book Antiqua" w:hAnsi="Book Antiqua"/>
          <w:b/>
          <w:color w:val="000000" w:themeColor="text1"/>
          <w:sz w:val="24"/>
          <w:szCs w:val="24"/>
        </w:rPr>
        <w:t>Health</w:t>
      </w:r>
      <w:r w:rsidR="00036602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="00036602">
        <w:rPr>
          <w:rFonts w:ascii="Book Antiqua" w:hAnsi="Book Antiqua"/>
          <w:b/>
          <w:color w:val="000000" w:themeColor="text1"/>
          <w:sz w:val="24"/>
          <w:szCs w:val="24"/>
        </w:rPr>
        <w:t>Service</w:t>
      </w:r>
      <w:r w:rsidR="00036602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3074AA">
        <w:rPr>
          <w:rFonts w:ascii="Book Antiqua" w:hAnsi="Book Antiqua"/>
          <w:b/>
          <w:color w:val="000000" w:themeColor="text1"/>
          <w:sz w:val="24"/>
          <w:szCs w:val="24"/>
        </w:rPr>
        <w:t>Scotland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. Scottish Hip Fracture Audit: Hip Fracture Care Pathway Report 2017. </w:t>
      </w:r>
      <w:r w:rsidR="00A02D60" w:rsidRPr="00A02D60">
        <w:rPr>
          <w:rFonts w:ascii="Book Antiqua" w:hAnsi="Book Antiqua"/>
          <w:color w:val="000000" w:themeColor="text1"/>
          <w:sz w:val="24"/>
          <w:szCs w:val="24"/>
        </w:rPr>
        <w:t>Edinburgh</w:t>
      </w:r>
      <w:r w:rsidR="00A02D60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: </w:t>
      </w:r>
      <w:r w:rsidR="00A02D60" w:rsidRPr="00A02D60">
        <w:rPr>
          <w:rFonts w:ascii="Book Antiqua" w:hAnsi="Book Antiqua"/>
          <w:color w:val="000000" w:themeColor="text1"/>
          <w:sz w:val="24"/>
          <w:szCs w:val="24"/>
        </w:rPr>
        <w:t>NHS National Services Scotland</w:t>
      </w:r>
      <w:r w:rsidR="00A02D60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,</w:t>
      </w:r>
      <w:r w:rsidR="00A02D60" w:rsidRPr="00A02D6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2017</w:t>
      </w:r>
    </w:p>
    <w:p w14:paraId="1F635B11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Burge R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Dawson-Hughes B, Solomon DH, Wong JB, King A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Tosteso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. Incidence and economic burden of osteoporosis-related fractures in the United States, 2005-2025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J Bone Miner Re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7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2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465-475 [PMID: 17144789 DOI: 10.1359/jbmr.061113]</w:t>
      </w:r>
    </w:p>
    <w:p w14:paraId="41A96AC0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4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Michael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Lewiecki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E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Wright NC, Curtis JR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Siris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E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Gage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RF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Saag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KG, Singer AJ, Steven PM, Adler RA. Hip fracture trends in the United States, 2002 to 2015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steoporos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Int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9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717-722 [PMID: 29282482 DOI: 10.1007/s00198-017-4345-0]</w:t>
      </w:r>
    </w:p>
    <w:p w14:paraId="1B711DD8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5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Leslie WD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O'Donnell S, Jean S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Lagacé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C, Walsh P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Bancej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C, Morin S, Hanley DA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Papaioannou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; Osteoporosis Surveillance Expert Working Group. Trends in hip fracture rates in Canada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JAMA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9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302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883-889 [PMID: 19706862 DOI: 10.1001/jama.2009.1231]</w:t>
      </w:r>
    </w:p>
    <w:p w14:paraId="5D92B5FE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6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Lee YK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Ha YC, Park C, Koo KH. Trends of surgical treatment in femoral neck fracture: a nationwide study based on claim registry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J Arthroplasty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3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8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1839-1841 [PMID: 23523212 DOI: 10.1016/j.arth.2013.01.015]</w:t>
      </w:r>
    </w:p>
    <w:p w14:paraId="605CB8E6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7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Cooper C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Campion G, Melton LJ 3rd. Hip fractures in the elderly: a world-wide projection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steoporos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Int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1992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285-289 [PMID: 1421796]</w:t>
      </w:r>
    </w:p>
    <w:p w14:paraId="602E3169" w14:textId="49254553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8 </w:t>
      </w:r>
      <w:r w:rsidR="000E620B">
        <w:rPr>
          <w:rFonts w:ascii="Book Antiqua" w:hAnsi="Book Antiqua"/>
          <w:b/>
          <w:color w:val="000000" w:themeColor="text1"/>
          <w:sz w:val="24"/>
          <w:szCs w:val="24"/>
        </w:rPr>
        <w:t>Court</w:t>
      </w:r>
      <w:r w:rsidR="000E620B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>-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Brown C,</w:t>
      </w:r>
      <w:r w:rsidR="006921B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McQueen MM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Tornetta</w:t>
      </w:r>
      <w:proofErr w:type="spellEnd"/>
      <w:r w:rsidR="004A0E81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0E620B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P </w:t>
      </w:r>
      <w:r w:rsidR="00800AB0">
        <w:rPr>
          <w:rFonts w:ascii="Book Antiqua" w:hAnsi="Book Antiqua"/>
          <w:color w:val="000000" w:themeColor="text1"/>
          <w:sz w:val="24"/>
          <w:szCs w:val="24"/>
        </w:rPr>
        <w:t>III</w:t>
      </w:r>
      <w:r w:rsidR="000E620B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, </w:t>
      </w:r>
      <w:r w:rsidR="000E620B">
        <w:rPr>
          <w:rFonts w:ascii="Book Antiqua" w:hAnsi="Book Antiqua"/>
          <w:color w:val="000000" w:themeColor="text1"/>
          <w:sz w:val="24"/>
          <w:szCs w:val="24"/>
          <w:lang w:eastAsia="zh-CN"/>
        </w:rPr>
        <w:t>Einhorn TA</w:t>
      </w:r>
      <w:r w:rsidR="004A0E81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, editor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. Trauma. Phi</w:t>
      </w:r>
      <w:r w:rsidR="0042403D">
        <w:rPr>
          <w:rFonts w:ascii="Book Antiqua" w:hAnsi="Book Antiqua"/>
          <w:color w:val="000000" w:themeColor="text1"/>
          <w:sz w:val="24"/>
          <w:szCs w:val="24"/>
        </w:rPr>
        <w:t>ladelphia:</w:t>
      </w:r>
      <w:r w:rsidR="0042403D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42403D">
        <w:rPr>
          <w:rFonts w:ascii="Book Antiqua" w:hAnsi="Book Antiqua"/>
          <w:color w:val="000000" w:themeColor="text1"/>
          <w:sz w:val="24"/>
          <w:szCs w:val="24"/>
        </w:rPr>
        <w:t>Lippincott</w:t>
      </w:r>
      <w:r w:rsidR="0042403D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42403D">
        <w:rPr>
          <w:rFonts w:ascii="Book Antiqua" w:hAnsi="Book Antiqua"/>
          <w:color w:val="000000" w:themeColor="text1"/>
          <w:sz w:val="24"/>
          <w:szCs w:val="24"/>
        </w:rPr>
        <w:t xml:space="preserve">Williams </w:t>
      </w:r>
      <w:r w:rsidR="0042403D" w:rsidRPr="0042403D">
        <w:rPr>
          <w:rFonts w:ascii="Book Antiqua" w:hAnsi="Book Antiqua"/>
          <w:color w:val="000000" w:themeColor="text1"/>
          <w:sz w:val="24"/>
          <w:szCs w:val="24"/>
        </w:rPr>
        <w:t>&amp;</w:t>
      </w:r>
      <w:r w:rsidR="0042403D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Wilkins</w:t>
      </w:r>
      <w:r w:rsidR="0042403D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,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6</w:t>
      </w:r>
    </w:p>
    <w:p w14:paraId="672A6B86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9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Thorngren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KG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Homme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Norrma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PO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Thorngre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J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Wingstrand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H. Epidemiology of femoral neck fracture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Injury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2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33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Suppl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3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C1-C7 [PMID: 12423584]</w:t>
      </w:r>
    </w:p>
    <w:p w14:paraId="616BE079" w14:textId="7AD6379A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0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Parker M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Gurusamy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K. Internal fixation versus arthroplasty for intracapsular proximal femoral fractures in adult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Cochrane Database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yst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Rev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6;</w:t>
      </w:r>
      <w:del w:id="11" w:author="Li Ma" w:date="2018-10-09T05:25:00Z">
        <w:r w:rsidRPr="00045CFA" w:rsidDel="00C92DEF">
          <w:rPr>
            <w:rFonts w:ascii="Book Antiqua" w:hAnsi="Book Antiqua"/>
            <w:color w:val="000000" w:themeColor="text1"/>
            <w:sz w:val="24"/>
            <w:szCs w:val="24"/>
          </w:rPr>
          <w:delText xml:space="preserve"> :</w:delText>
        </w:r>
      </w:del>
      <w:ins w:id="12" w:author="Li Ma" w:date="2018-10-09T05:25:00Z">
        <w:r w:rsidR="00C92DEF">
          <w:rPr>
            <w:rFonts w:ascii="Book Antiqua" w:hAnsi="Book Antiqua"/>
            <w:color w:val="000000" w:themeColor="text1"/>
            <w:sz w:val="24"/>
            <w:szCs w:val="24"/>
          </w:rPr>
          <w:t xml:space="preserve"> </w:t>
        </w:r>
      </w:ins>
      <w:del w:id="13" w:author="Li Ma" w:date="2018-10-09T05:25:00Z">
        <w:r w:rsidRPr="00045CFA" w:rsidDel="00C92DEF">
          <w:rPr>
            <w:rFonts w:ascii="Book Antiqua" w:hAnsi="Book Antiqua"/>
            <w:color w:val="000000" w:themeColor="text1"/>
            <w:sz w:val="24"/>
            <w:szCs w:val="24"/>
          </w:rPr>
          <w:delText xml:space="preserve"> </w:delText>
        </w:r>
      </w:del>
      <w:r w:rsidRPr="00045CFA">
        <w:rPr>
          <w:rFonts w:ascii="Book Antiqua" w:hAnsi="Book Antiqua"/>
          <w:color w:val="000000" w:themeColor="text1"/>
          <w:sz w:val="24"/>
          <w:szCs w:val="24"/>
        </w:rPr>
        <w:t>CD001708 [PMID: 17054139 DOI: 10.1002/14651858.CD001708.pub2]</w:t>
      </w:r>
    </w:p>
    <w:p w14:paraId="028F7846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1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Rogmark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C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Johnel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O. Primary arthroplasty is better than internal fixation of displaced femoral neck fractures: a meta-analysis of 14 randomized studies with 2,289 patient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Acta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6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77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359-367 [PMID: 16819672 DOI: 10.1080/17453670610046262]</w:t>
      </w:r>
    </w:p>
    <w:p w14:paraId="5505C1A3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2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Heetveld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M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Rogmark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C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Frihage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F, Keating J. Internal fixation versus arthroplasty for displaced femoral neck fractures: what is the evidence?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J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Trauma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9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3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395-402 [PMID: 19550224 DOI: 10.1097/BOT.0b013e318176147d]</w:t>
      </w:r>
    </w:p>
    <w:p w14:paraId="58E26A80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3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Jiang 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Yang CH, Lin Q, Yun XD, Xia YY. Does Arthroplasty Provide Better Outcomes Than Internal Fixation At Mid- and Long-term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Followup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? A Meta-analysis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Clin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Relat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Re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473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2672-2679 [PMID: 25981713 DOI: 10.1007/s11999-015-4345-3]</w:t>
      </w:r>
    </w:p>
    <w:p w14:paraId="011C8AA5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4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Dai Z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Li Y, Jiang D. Meta-analysis comparing arthroplasty with internal fixation for displaced femoral neck fracture in the elderly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J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Re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1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165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68-74 [PMID: 19552922 DOI: 10.1016/j.jss.2009.03.029]</w:t>
      </w:r>
    </w:p>
    <w:p w14:paraId="3EFF7CC3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5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Miyamoto RG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Kaplan KM, Levine BR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Ego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KA, Zuckerman JD. Surgical management of hip fractures: an evidence-based review of the literature. I: femoral neck fracture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J Am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Acad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8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16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596-607 [PMID: 18832603]</w:t>
      </w:r>
    </w:p>
    <w:p w14:paraId="6A620DBE" w14:textId="62EA0330" w:rsidR="008268CF" w:rsidRPr="00045CFA" w:rsidRDefault="002A26BC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/>
          <w:color w:val="000000" w:themeColor="text1"/>
          <w:sz w:val="24"/>
          <w:szCs w:val="24"/>
        </w:rPr>
        <w:t xml:space="preserve">16 </w:t>
      </w:r>
      <w:r w:rsidRPr="002A26BC">
        <w:rPr>
          <w:rFonts w:ascii="Book Antiqua" w:hAnsi="Book Antiqua"/>
          <w:b/>
          <w:color w:val="000000" w:themeColor="text1"/>
          <w:sz w:val="24"/>
          <w:szCs w:val="24"/>
        </w:rPr>
        <w:t>National</w:t>
      </w:r>
      <w:r w:rsidRPr="002A26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2A26BC">
        <w:rPr>
          <w:rFonts w:ascii="Book Antiqua" w:hAnsi="Book Antiqua"/>
          <w:b/>
          <w:color w:val="000000" w:themeColor="text1"/>
          <w:sz w:val="24"/>
          <w:szCs w:val="24"/>
        </w:rPr>
        <w:t>Institute</w:t>
      </w:r>
      <w:r w:rsidRPr="002A26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2A26BC">
        <w:rPr>
          <w:rFonts w:ascii="Book Antiqua" w:hAnsi="Book Antiqua"/>
          <w:b/>
          <w:color w:val="000000" w:themeColor="text1"/>
          <w:sz w:val="24"/>
          <w:szCs w:val="24"/>
        </w:rPr>
        <w:t>for</w:t>
      </w:r>
      <w:r w:rsidRPr="002A26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2A26BC">
        <w:rPr>
          <w:rFonts w:ascii="Book Antiqua" w:hAnsi="Book Antiqua"/>
          <w:b/>
          <w:color w:val="000000" w:themeColor="text1"/>
          <w:sz w:val="24"/>
          <w:szCs w:val="24"/>
        </w:rPr>
        <w:t>Health</w:t>
      </w:r>
      <w:r w:rsidRPr="002A26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2A26BC">
        <w:rPr>
          <w:rFonts w:ascii="Book Antiqua" w:hAnsi="Book Antiqua"/>
          <w:b/>
          <w:color w:val="000000" w:themeColor="text1"/>
          <w:sz w:val="24"/>
          <w:szCs w:val="24"/>
        </w:rPr>
        <w:t>and</w:t>
      </w:r>
      <w:r w:rsidRPr="002A26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2A26BC">
        <w:rPr>
          <w:rFonts w:ascii="Book Antiqua" w:hAnsi="Book Antiqua"/>
          <w:b/>
          <w:color w:val="000000" w:themeColor="text1"/>
          <w:sz w:val="24"/>
          <w:szCs w:val="24"/>
        </w:rPr>
        <w:t>Care</w:t>
      </w:r>
      <w:r w:rsidRPr="002A26BC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="008268CF" w:rsidRPr="002A26BC">
        <w:rPr>
          <w:rFonts w:ascii="Book Antiqua" w:hAnsi="Book Antiqua"/>
          <w:b/>
          <w:color w:val="000000" w:themeColor="text1"/>
          <w:sz w:val="24"/>
          <w:szCs w:val="24"/>
        </w:rPr>
        <w:t>Excellence</w:t>
      </w:r>
      <w:r w:rsidR="008268CF" w:rsidRPr="00045CFA">
        <w:rPr>
          <w:rFonts w:ascii="Book Antiqua" w:hAnsi="Book Antiqua"/>
          <w:color w:val="000000" w:themeColor="text1"/>
          <w:sz w:val="24"/>
          <w:szCs w:val="24"/>
        </w:rPr>
        <w:t>. Hip fracture: management 2011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.</w:t>
      </w:r>
      <w:r w:rsidR="00A86330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r w:rsidR="00F153B7" w:rsidRPr="00F153B7">
        <w:rPr>
          <w:rFonts w:ascii="Book Antiqua" w:hAnsi="Book Antiqua"/>
          <w:color w:val="000000" w:themeColor="text1"/>
          <w:sz w:val="24"/>
          <w:szCs w:val="24"/>
          <w:lang w:eastAsia="zh-CN"/>
        </w:rPr>
        <w:t>London</w:t>
      </w:r>
      <w:r w:rsidR="00F153B7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: </w:t>
      </w:r>
      <w:r w:rsidR="00A86330" w:rsidRPr="00A86330">
        <w:rPr>
          <w:rFonts w:ascii="Book Antiqua" w:hAnsi="Book Antiqua"/>
          <w:color w:val="000000" w:themeColor="text1"/>
          <w:sz w:val="24"/>
          <w:szCs w:val="24"/>
          <w:lang w:eastAsia="zh-CN"/>
        </w:rPr>
        <w:t>National Institute for Health and Care Excellence</w:t>
      </w:r>
      <w:r w:rsidR="00A86330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, 2011</w:t>
      </w:r>
    </w:p>
    <w:p w14:paraId="4EB63393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17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Hopley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C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Stengel D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Ekkernkamp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Wich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M. Primary total hip arthroplasty versus hemiarthroplasty for displaced intracapsular hip fractures in older patients: systematic review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BM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0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340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c2332 [PMID: 20543010 DOI: 10.1136/bmj.c2332]</w:t>
      </w:r>
    </w:p>
    <w:p w14:paraId="3EE56A6A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8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Wang F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Zhang H, Zhang Z, Ma C, Feng X. Comparison of bipolar hemiarthroplasty and total hip arthroplasty for displaced femoral neck fractures in the healthy elderly: a meta-analysi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BMC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Musculoskelet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Disord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16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229 [PMID: 26316274 DOI: 10.1186/s12891-015-0696-x]</w:t>
      </w:r>
    </w:p>
    <w:p w14:paraId="02304073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19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Carroll C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Stevenson M, Scope A, Evans P, Buckley S. Hemiarthroplasty and total hip arthroplasty for treating primary intracapsular fracture of the hip: a systematic review and cost-effectiveness analysi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Health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Technol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Asses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1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15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1-74 [PMID: 21978400 DOI: 10.3310/hta15360]</w:t>
      </w:r>
    </w:p>
    <w:p w14:paraId="10252A63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0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Burgers PT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Van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Geene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R, Van den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Bekerom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MP, Van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Lieshout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EM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Blom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B, Aleem IS, Bhandari M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Poolma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RW. Total hip arthroplasty versus hemiarthroplasty for displaced femoral neck fractures in the healthy elderly: a meta-analysis and systematic review of randomized trials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Int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2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36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1549-1560 [PMID: 22623062 DOI: 10.1007/s00264-012-1569-7]</w:t>
      </w:r>
    </w:p>
    <w:p w14:paraId="7CD7CAB1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1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Goh SK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Samuel M, Su DH, Chan ES, Yeo SJ. Meta-analysis comparing total hip arthroplasty with hemiarthroplasty in the treatment of displaced neck of femur fracture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J Arthroplasty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9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4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400-406 [PMID: 18701252 DOI: 10.1016/j.arth.2007.12.009]</w:t>
      </w:r>
    </w:p>
    <w:p w14:paraId="7D87D804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2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Zhao Y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Fu D, Chen K, Li G, Cai Z, Shi Y, Yin X. Outcome of hemiarthroplasty and total hip replacement for active elderly patients with displaced femoral neck fractures: a meta-analysis of 8 randomized clinical trials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PLoS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One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9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e98071 [PMID: 24854195 DOI: 10.1371/journal.pone.0098071]</w:t>
      </w:r>
    </w:p>
    <w:p w14:paraId="5F770B0F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3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Jameson S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Lees D, James P, Johnson A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Nachtsheim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C, McVie JL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Ranga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, Muller SD, Reed MR. Cemented hemiarthroplasty or hip replacement for intracapsular neck of femur fracture? A comparison of 7732 matched patients using national data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Injury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3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44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1940-1944 [PMID: 23618782 DOI: 10.1016/j.injury.2013.03.021]</w:t>
      </w:r>
    </w:p>
    <w:p w14:paraId="74F03728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4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Leighton RK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Schmidt AH, Collier P, Trask K. Advances in the treatment of intracapsular hip fractures in the elderly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Injury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7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38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Suppl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3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S24-S34 [PMID: 17723789 DOI: 10.1016/j.injury.2007.08.008]</w:t>
      </w:r>
    </w:p>
    <w:p w14:paraId="3E80EB46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25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Parker M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Gurusamy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KS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Azegami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S. Arthroplasties (with and without bone cement) for proximal femoral fractures in adult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Cochrane Database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yst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Rev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0; </w:t>
      </w:r>
      <w:del w:id="14" w:author="Li Ma" w:date="2018-10-09T05:26:00Z">
        <w:r w:rsidRPr="00045CFA" w:rsidDel="001B6CFB">
          <w:rPr>
            <w:rFonts w:ascii="Book Antiqua" w:hAnsi="Book Antiqua"/>
            <w:color w:val="000000" w:themeColor="text1"/>
            <w:sz w:val="24"/>
            <w:szCs w:val="24"/>
          </w:rPr>
          <w:delText xml:space="preserve">: </w:delText>
        </w:r>
      </w:del>
      <w:r w:rsidRPr="00045CFA">
        <w:rPr>
          <w:rFonts w:ascii="Book Antiqua" w:hAnsi="Book Antiqua"/>
          <w:color w:val="000000" w:themeColor="text1"/>
          <w:sz w:val="24"/>
          <w:szCs w:val="24"/>
        </w:rPr>
        <w:t>CD001706 [PMID: 20556753 DOI: 10.1002/14651858.CD001706.pub4]</w:t>
      </w:r>
    </w:p>
    <w:p w14:paraId="72CEABED" w14:textId="234658BE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6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Parker M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Pervez H. Surgical approaches for inserting hemiarthroplasty of the hip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Cochrane Database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yst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Rev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02;</w:t>
      </w:r>
      <w:del w:id="15" w:author="Li Ma" w:date="2018-10-09T05:26:00Z">
        <w:r w:rsidRPr="00045CFA" w:rsidDel="001B6CFB">
          <w:rPr>
            <w:rFonts w:ascii="Book Antiqua" w:hAnsi="Book Antiqua"/>
            <w:color w:val="000000" w:themeColor="text1"/>
            <w:sz w:val="24"/>
            <w:szCs w:val="24"/>
          </w:rPr>
          <w:delText xml:space="preserve"> :</w:delText>
        </w:r>
      </w:del>
      <w:ins w:id="16" w:author="Li Ma" w:date="2018-10-09T05:26:00Z">
        <w:r w:rsidR="001B6CFB">
          <w:rPr>
            <w:rFonts w:ascii="Book Antiqua" w:hAnsi="Book Antiqua"/>
            <w:color w:val="000000" w:themeColor="text1"/>
            <w:sz w:val="24"/>
            <w:szCs w:val="24"/>
          </w:rPr>
          <w:t xml:space="preserve"> </w:t>
        </w:r>
      </w:ins>
      <w:del w:id="17" w:author="Li Ma" w:date="2018-10-09T05:26:00Z">
        <w:r w:rsidRPr="00045CFA" w:rsidDel="001B6CFB">
          <w:rPr>
            <w:rFonts w:ascii="Book Antiqua" w:hAnsi="Book Antiqua"/>
            <w:color w:val="000000" w:themeColor="text1"/>
            <w:sz w:val="24"/>
            <w:szCs w:val="24"/>
          </w:rPr>
          <w:delText xml:space="preserve"> </w:delText>
        </w:r>
      </w:del>
      <w:r w:rsidRPr="00045CFA">
        <w:rPr>
          <w:rFonts w:ascii="Book Antiqua" w:hAnsi="Book Antiqua"/>
          <w:color w:val="000000" w:themeColor="text1"/>
          <w:sz w:val="24"/>
          <w:szCs w:val="24"/>
        </w:rPr>
        <w:t>CD001707 [PMID: 12137630 DOI: 10.1002/14651858.CD001707]</w:t>
      </w:r>
    </w:p>
    <w:p w14:paraId="7DA69895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7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van der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Sijp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MPL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van Delft D, Krijnen P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Niggebrugge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AHP, Schipper IB. Surgical Approaches and Hemiarthroplasty Outcomes for Femoral Neck Fractures: A Meta-Analysi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J Arthroplasty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33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1617-1627.e9 [PMID: 29398259 DOI: 10.1016/j.arth.2017.12.029]</w:t>
      </w:r>
    </w:p>
    <w:p w14:paraId="7B388523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8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Kunkel ST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Sabatino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MJ, Kang R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Jevsevar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DS, Moschetti WE. A systematic review and meta-analysis of the direct anterior approach for hemiarthroplasty for femoral neck fracture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Eur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J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Traumato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8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217-232 [PMID: 28852880 DOI: 10.1007/s00590-017-2033-6]</w:t>
      </w:r>
    </w:p>
    <w:p w14:paraId="4258770B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29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Zhou Z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Yan F, Sha W, Wang L, Zhang X. Unipolar Versus Bipolar Hemiarthroplasty for Displaced Femoral Neck Fractures in Elderly Patients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edics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38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697-702 [PMID: 26558663 DOI: 10.3928/01477447-20151016-08]</w:t>
      </w:r>
    </w:p>
    <w:p w14:paraId="56DBA70E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0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Jia Z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Ding F, Wu Y, Li W, Li H, Wang D, He Q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Rua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D. Unipolar versus bipolar hemiarthroplasty for displaced femoral neck fractures: a systematic review and meta-analysis of randomized controlled trial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J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Re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10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8 [PMID: 25616914 DOI: 10.1186/s13018-015-0165-0]</w:t>
      </w:r>
    </w:p>
    <w:p w14:paraId="43A4978E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1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Yang B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Lin X, Yin XM, Wen XZ. Bipolar versus unipolar hemiarthroplasty for displaced femoral neck fractures in the elder patient: a systematic review and meta-analysis of randomized trials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Eur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J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Traumato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5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425-433 [PMID: 25476243 DOI: 10.1007/s00590-014-1565-2]</w:t>
      </w:r>
    </w:p>
    <w:p w14:paraId="1C5709C4" w14:textId="6998337C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2 </w:t>
      </w:r>
      <w:proofErr w:type="spellStart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Veldman</w:t>
      </w:r>
      <w:proofErr w:type="spellEnd"/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 xml:space="preserve"> HD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Heyligers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IC, Grimm B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Boymans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TA. Cemented versus</w:t>
      </w:r>
      <w:r w:rsidR="003869C1" w:rsidRPr="00045CFA"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cementless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hemiarthroplasty for a displaced fracture of the femoral neck: a systematic review and meta-analysis of current generation hip stem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Bone Joint 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99-B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421-431 [PMID: 28385929 DOI: 10.1302/0301-620X.99B4.BJJ-2016-0758.R1]</w:t>
      </w:r>
    </w:p>
    <w:p w14:paraId="521E5C40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3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Ning GZ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Li YL, Wu Q, Feng SQ, Li Y, Wu QL. Cemented versus uncemented hemiarthroplasty for displaced femoral neck fractures: an updated meta-analysis.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Eur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lastRenderedPageBreak/>
        <w:t xml:space="preserve">J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Traumato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24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7-14 [PMID: 23412274 DOI: 10.1007/s00590-012-1151-4]</w:t>
      </w:r>
    </w:p>
    <w:p w14:paraId="71C5D7FE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4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Luo X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He S, Li Z, Huang D. Systematic review of cemented versus uncemented hemiarthroplasty for displaced femoral neck fractures in older patient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Arch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Orthop</w:t>
      </w:r>
      <w:proofErr w:type="spellEnd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 xml:space="preserve"> Trauma </w:t>
      </w:r>
      <w:proofErr w:type="spellStart"/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2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132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455-463 [PMID: 22160512 DOI: 10.1007/s00402-011-1436-9]</w:t>
      </w:r>
    </w:p>
    <w:p w14:paraId="4DFC15D2" w14:textId="7DF8DC7D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5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Sims AL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, Farrier AJ, Reed MR, Sheldon TA. Thom</w:t>
      </w:r>
      <w:r w:rsidR="003869C1" w:rsidRPr="00045CFA">
        <w:rPr>
          <w:rFonts w:ascii="Book Antiqua" w:hAnsi="Book Antiqua"/>
          <w:color w:val="000000" w:themeColor="text1"/>
          <w:sz w:val="24"/>
          <w:szCs w:val="24"/>
        </w:rPr>
        <w:t>pson hemiarthroplasty versu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modular unipolar implants for patients requiring hemiarthroplasty of the hip: A systematic review of the evidence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Bone Joint Res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6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506-513 [PMID: 28851695 DOI: 10.1302/2046-3758.68.BJR-2016-0256.R1]</w:t>
      </w:r>
    </w:p>
    <w:p w14:paraId="17A84D49" w14:textId="415D6337" w:rsidR="00A45BAF" w:rsidRPr="00045CFA" w:rsidRDefault="00A45BAF" w:rsidP="00A45BA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/>
          <w:color w:val="000000" w:themeColor="text1"/>
          <w:sz w:val="24"/>
          <w:szCs w:val="24"/>
        </w:rPr>
        <w:t xml:space="preserve">36 </w:t>
      </w:r>
      <w:r w:rsidRPr="00A45BAF">
        <w:rPr>
          <w:rFonts w:ascii="Book Antiqua" w:hAnsi="Book Antiqua"/>
          <w:b/>
          <w:color w:val="000000" w:themeColor="text1"/>
          <w:sz w:val="24"/>
          <w:szCs w:val="24"/>
        </w:rPr>
        <w:t>Scottish</w:t>
      </w:r>
      <w:r w:rsidRPr="00A45BAF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A45BAF">
        <w:rPr>
          <w:rFonts w:ascii="Book Antiqua" w:hAnsi="Book Antiqua"/>
          <w:b/>
          <w:color w:val="000000" w:themeColor="text1"/>
          <w:sz w:val="24"/>
          <w:szCs w:val="24"/>
        </w:rPr>
        <w:t>Intercollegiate</w:t>
      </w:r>
      <w:r w:rsidRPr="00A45BAF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Pr="00A45BAF">
        <w:rPr>
          <w:rFonts w:ascii="Book Antiqua" w:hAnsi="Book Antiqua"/>
          <w:b/>
          <w:color w:val="000000" w:themeColor="text1"/>
          <w:sz w:val="24"/>
          <w:szCs w:val="24"/>
        </w:rPr>
        <w:t>Guidelines</w:t>
      </w:r>
      <w:r w:rsidRPr="00A45BAF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</w:t>
      </w:r>
      <w:r w:rsidR="008268CF" w:rsidRPr="00A45BAF">
        <w:rPr>
          <w:rFonts w:ascii="Book Antiqua" w:hAnsi="Book Antiqua"/>
          <w:b/>
          <w:color w:val="000000" w:themeColor="text1"/>
          <w:sz w:val="24"/>
          <w:szCs w:val="24"/>
        </w:rPr>
        <w:t>Network</w:t>
      </w:r>
      <w:r w:rsidR="008268CF" w:rsidRPr="00045CFA">
        <w:rPr>
          <w:rFonts w:ascii="Book Antiqua" w:hAnsi="Book Antiqua"/>
          <w:color w:val="000000" w:themeColor="text1"/>
          <w:sz w:val="24"/>
          <w:szCs w:val="24"/>
        </w:rPr>
        <w:t xml:space="preserve">. Management of 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hip fracture in older people 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- </w:t>
      </w:r>
      <w:r>
        <w:rPr>
          <w:rFonts w:ascii="Book Antiqua" w:hAnsi="Book Antiqua"/>
          <w:color w:val="000000" w:themeColor="text1"/>
          <w:sz w:val="24"/>
          <w:szCs w:val="24"/>
        </w:rPr>
        <w:t>A national clinical guideline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. </w:t>
      </w:r>
      <w:r w:rsidRPr="00A02D60">
        <w:rPr>
          <w:rFonts w:ascii="Book Antiqua" w:hAnsi="Book Antiqua"/>
          <w:color w:val="000000" w:themeColor="text1"/>
          <w:sz w:val="24"/>
          <w:szCs w:val="24"/>
        </w:rPr>
        <w:t>Edinburgh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 xml:space="preserve">: </w:t>
      </w:r>
      <w:r w:rsidRPr="00A02D60">
        <w:rPr>
          <w:rFonts w:ascii="Book Antiqua" w:hAnsi="Book Antiqua"/>
          <w:color w:val="000000" w:themeColor="text1"/>
          <w:sz w:val="24"/>
          <w:szCs w:val="24"/>
        </w:rPr>
        <w:t>NHS National Services Scotland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,</w:t>
      </w:r>
      <w:r w:rsidRPr="00A02D6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hint="eastAsia"/>
          <w:color w:val="000000" w:themeColor="text1"/>
          <w:sz w:val="24"/>
          <w:szCs w:val="24"/>
          <w:lang w:eastAsia="zh-CN"/>
        </w:rPr>
        <w:t>2009</w:t>
      </w:r>
    </w:p>
    <w:p w14:paraId="11743744" w14:textId="1EEA255E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7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Sims AL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Parsons N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Achten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J, Griffin XL, Costa ML, Reed MR; CORNET trainee collaborative. A randomized controlled trial comparing the Thompson hemiarthroplasty with the Exeter polished tapered stem and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Unitrax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modular head in the treatment of displaced intracapsular fractures of the hip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Bone Joint 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100-B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352-360 [PMID: 29589786 DOI: 10.1302/0301-620X.100B3.BJJ-2017-0872.R2]</w:t>
      </w:r>
    </w:p>
    <w:p w14:paraId="3278DA62" w14:textId="77777777" w:rsidR="008268CF" w:rsidRPr="00045CFA" w:rsidRDefault="008268CF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8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Krishnan R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MacNeil SD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Malvankar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-Mehta MS. Comparing sutures versus staples for skin closure after orthopaedic surgery: systematic review and meta-analysi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BMJ Open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6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e009257 [PMID: 26792213 DOI: 10.1136/bmjopen-2015-009257]</w:t>
      </w:r>
    </w:p>
    <w:p w14:paraId="58E0DDFB" w14:textId="335ECED6" w:rsidR="009C7F91" w:rsidRPr="00A45BAF" w:rsidRDefault="008268CF" w:rsidP="00A45BA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39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Smith TO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, Sexton D, Mann C, </w:t>
      </w:r>
      <w:proofErr w:type="spellStart"/>
      <w:r w:rsidRPr="00045CFA">
        <w:rPr>
          <w:rFonts w:ascii="Book Antiqua" w:hAnsi="Book Antiqua"/>
          <w:color w:val="000000" w:themeColor="text1"/>
          <w:sz w:val="24"/>
          <w:szCs w:val="24"/>
        </w:rPr>
        <w:t>Donell</w:t>
      </w:r>
      <w:proofErr w:type="spellEnd"/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S. Sutures versus staples for skin closure in orthopaedic surgery: meta-analysis. </w:t>
      </w:r>
      <w:r w:rsidRPr="00045CFA">
        <w:rPr>
          <w:rFonts w:ascii="Book Antiqua" w:hAnsi="Book Antiqua"/>
          <w:i/>
          <w:color w:val="000000" w:themeColor="text1"/>
          <w:sz w:val="24"/>
          <w:szCs w:val="24"/>
        </w:rPr>
        <w:t>BMJ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2010;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340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>: c1199 [PMID: 20234041 DOI: 10.1</w:t>
      </w:r>
      <w:r w:rsidR="00A45BAF">
        <w:rPr>
          <w:rFonts w:ascii="Book Antiqua" w:hAnsi="Book Antiqua"/>
          <w:color w:val="000000" w:themeColor="text1"/>
          <w:sz w:val="24"/>
          <w:szCs w:val="24"/>
        </w:rPr>
        <w:t>136/bmj.c1199]</w:t>
      </w:r>
    </w:p>
    <w:p w14:paraId="4D8D9E22" w14:textId="36F7F340" w:rsidR="00864E30" w:rsidRPr="00045CFA" w:rsidRDefault="00864E30" w:rsidP="00294A5A">
      <w:pPr>
        <w:spacing w:after="0" w:line="360" w:lineRule="auto"/>
        <w:jc w:val="right"/>
        <w:rPr>
          <w:rFonts w:ascii="Book Antiqua" w:eastAsia="SimSun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P- Reviewer: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78518B" w:rsidRPr="00045CFA">
        <w:rPr>
          <w:rFonts w:ascii="Book Antiqua" w:hAnsi="Book Antiqua"/>
          <w:color w:val="000000" w:themeColor="text1"/>
          <w:sz w:val="24"/>
          <w:szCs w:val="24"/>
        </w:rPr>
        <w:t>Drampalos</w:t>
      </w:r>
      <w:proofErr w:type="spellEnd"/>
      <w:r w:rsidR="0078518B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E, </w:t>
      </w:r>
      <w:proofErr w:type="spellStart"/>
      <w:r w:rsidR="0078518B" w:rsidRPr="00045CFA">
        <w:rPr>
          <w:rFonts w:ascii="Book Antiqua" w:hAnsi="Book Antiqua"/>
          <w:color w:val="000000" w:themeColor="text1"/>
          <w:sz w:val="24"/>
          <w:szCs w:val="24"/>
        </w:rPr>
        <w:t>Elgafy</w:t>
      </w:r>
      <w:proofErr w:type="spellEnd"/>
      <w:r w:rsidR="0078518B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H, </w:t>
      </w:r>
      <w:proofErr w:type="spellStart"/>
      <w:r w:rsidR="0078518B" w:rsidRPr="00045CFA">
        <w:rPr>
          <w:rFonts w:ascii="Book Antiqua" w:hAnsi="Book Antiqua"/>
          <w:color w:val="000000" w:themeColor="text1"/>
          <w:sz w:val="24"/>
          <w:szCs w:val="24"/>
        </w:rPr>
        <w:t>Fanter</w:t>
      </w:r>
      <w:proofErr w:type="spellEnd"/>
      <w:r w:rsidR="0078518B"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NJ</w:t>
      </w:r>
    </w:p>
    <w:p w14:paraId="4CF86CA5" w14:textId="77777777" w:rsidR="00864E30" w:rsidRPr="00045CFA" w:rsidRDefault="00864E30" w:rsidP="00294A5A">
      <w:pPr>
        <w:autoSpaceDE w:val="0"/>
        <w:autoSpaceDN w:val="0"/>
        <w:adjustRightInd w:val="0"/>
        <w:spacing w:after="0" w:line="360" w:lineRule="auto"/>
        <w:ind w:left="641" w:hanging="641"/>
        <w:jc w:val="right"/>
        <w:rPr>
          <w:rFonts w:ascii="Book Antiqua" w:hAnsi="Book Antiqua"/>
          <w:b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S- Editor: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>Wang JL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45CFA">
        <w:rPr>
          <w:rFonts w:ascii="Book Antiqua" w:hAnsi="Book Antiqua"/>
          <w:b/>
          <w:color w:val="000000" w:themeColor="text1"/>
          <w:sz w:val="24"/>
          <w:szCs w:val="24"/>
        </w:rPr>
        <w:t>L- Editor: E- Editor:</w:t>
      </w:r>
      <w:r w:rsidRPr="00045CF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14:paraId="716CDE2A" w14:textId="77777777" w:rsidR="00864E30" w:rsidRPr="00045CFA" w:rsidRDefault="00864E30" w:rsidP="008268CF">
      <w:pPr>
        <w:pStyle w:val="NormalWeb"/>
        <w:spacing w:beforeLines="0" w:afterLines="0" w:line="360" w:lineRule="auto"/>
        <w:jc w:val="both"/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</w:pPr>
    </w:p>
    <w:p w14:paraId="7893E47F" w14:textId="4BE466F5" w:rsidR="00864E30" w:rsidRPr="00045CFA" w:rsidRDefault="00864E30" w:rsidP="008268CF">
      <w:pPr>
        <w:spacing w:after="0" w:line="360" w:lineRule="auto"/>
        <w:jc w:val="both"/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SimSun" w:hAnsi="Book Antiqua" w:cs="SimSun"/>
          <w:b/>
          <w:color w:val="000000" w:themeColor="text1"/>
          <w:sz w:val="24"/>
          <w:szCs w:val="24"/>
          <w:lang w:eastAsia="zh-CN"/>
        </w:rPr>
        <w:t xml:space="preserve">Specialty type: </w:t>
      </w:r>
      <w:proofErr w:type="spellStart"/>
      <w:r w:rsidR="00CA74FC"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>Orthopedics</w:t>
      </w:r>
      <w:proofErr w:type="spellEnd"/>
    </w:p>
    <w:p w14:paraId="5CB1C3E9" w14:textId="49197866" w:rsidR="00864E30" w:rsidRPr="00045CFA" w:rsidRDefault="00864E30" w:rsidP="008268CF">
      <w:pPr>
        <w:spacing w:after="0" w:line="360" w:lineRule="auto"/>
        <w:jc w:val="both"/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SimSun" w:hAnsi="Book Antiqua" w:cs="SimSun"/>
          <w:b/>
          <w:color w:val="000000" w:themeColor="text1"/>
          <w:sz w:val="24"/>
          <w:szCs w:val="24"/>
          <w:lang w:eastAsia="zh-CN"/>
        </w:rPr>
        <w:t>Country of origin:</w:t>
      </w:r>
      <w:r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 xml:space="preserve"> </w:t>
      </w:r>
      <w:r w:rsidR="00336929"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>United Kingdom</w:t>
      </w:r>
    </w:p>
    <w:p w14:paraId="2AB5B184" w14:textId="77777777" w:rsidR="00864E30" w:rsidRPr="00045CFA" w:rsidRDefault="00864E30" w:rsidP="008268CF">
      <w:pPr>
        <w:spacing w:after="0" w:line="360" w:lineRule="auto"/>
        <w:jc w:val="both"/>
        <w:rPr>
          <w:rFonts w:ascii="Book Antiqua" w:eastAsia="SimSun" w:hAnsi="Book Antiqua" w:cs="SimSun"/>
          <w:b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SimSun" w:hAnsi="Book Antiqua" w:cs="SimSun"/>
          <w:b/>
          <w:color w:val="000000" w:themeColor="text1"/>
          <w:sz w:val="24"/>
          <w:szCs w:val="24"/>
          <w:lang w:eastAsia="zh-CN"/>
        </w:rPr>
        <w:t>Peer-review report classification</w:t>
      </w:r>
    </w:p>
    <w:p w14:paraId="1767CFB3" w14:textId="77777777" w:rsidR="00864E30" w:rsidRPr="00045CFA" w:rsidRDefault="00864E30" w:rsidP="008268CF">
      <w:pPr>
        <w:spacing w:after="0" w:line="360" w:lineRule="auto"/>
        <w:jc w:val="both"/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>Grade A (Excellent): 0</w:t>
      </w:r>
    </w:p>
    <w:p w14:paraId="0497C918" w14:textId="77777777" w:rsidR="00864E30" w:rsidRPr="00045CFA" w:rsidRDefault="00864E30" w:rsidP="008268CF">
      <w:pPr>
        <w:spacing w:after="0" w:line="360" w:lineRule="auto"/>
        <w:jc w:val="both"/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>Grade B (Very good): B</w:t>
      </w:r>
    </w:p>
    <w:p w14:paraId="4E0A40A3" w14:textId="7F87948D" w:rsidR="00864E30" w:rsidRPr="00045CFA" w:rsidRDefault="00864E30" w:rsidP="008268CF">
      <w:pPr>
        <w:spacing w:after="0" w:line="360" w:lineRule="auto"/>
        <w:jc w:val="both"/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>Grade C (Good): C</w:t>
      </w:r>
      <w:r w:rsidR="00053F1A"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>, C</w:t>
      </w:r>
    </w:p>
    <w:p w14:paraId="7A5E796A" w14:textId="3D52B0A0" w:rsidR="00864E30" w:rsidRPr="00045CFA" w:rsidRDefault="00053F1A" w:rsidP="008268CF">
      <w:pPr>
        <w:spacing w:after="0" w:line="360" w:lineRule="auto"/>
        <w:jc w:val="both"/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lastRenderedPageBreak/>
        <w:t>Grade D (Fair): 0</w:t>
      </w:r>
    </w:p>
    <w:p w14:paraId="10C0CFA1" w14:textId="17ABB9E2" w:rsidR="00497C0B" w:rsidRPr="00045CFA" w:rsidRDefault="00864E30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  <w:u w:val="single"/>
        </w:rPr>
      </w:pPr>
      <w:r w:rsidRPr="00045CFA">
        <w:rPr>
          <w:rFonts w:ascii="Book Antiqua" w:eastAsia="SimSun" w:hAnsi="Book Antiqua" w:cs="SimSun"/>
          <w:color w:val="000000" w:themeColor="text1"/>
          <w:sz w:val="24"/>
          <w:szCs w:val="24"/>
          <w:lang w:eastAsia="zh-CN"/>
        </w:rPr>
        <w:t>Grade E (Poor): 0</w:t>
      </w:r>
    </w:p>
    <w:p w14:paraId="4FE9FC40" w14:textId="77777777" w:rsidR="00497C0B" w:rsidRPr="00045CFA" w:rsidRDefault="00497C0B" w:rsidP="008268CF">
      <w:pPr>
        <w:spacing w:after="0" w:line="360" w:lineRule="auto"/>
        <w:ind w:rightChars="-20" w:right="-44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  <w:u w:val="single"/>
        </w:rPr>
      </w:pPr>
    </w:p>
    <w:p w14:paraId="1AD4160F" w14:textId="77777777" w:rsidR="00294A5A" w:rsidRPr="00045CFA" w:rsidRDefault="00294A5A">
      <w:pPr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</w:pPr>
      <w:r w:rsidRPr="00045CFA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br w:type="page"/>
      </w:r>
    </w:p>
    <w:p w14:paraId="0E091FA0" w14:textId="26CC3DF8" w:rsidR="003728B2" w:rsidRPr="00D517CD" w:rsidRDefault="007757C4" w:rsidP="008268CF">
      <w:pPr>
        <w:spacing w:after="0" w:line="360" w:lineRule="auto"/>
        <w:ind w:rightChars="-20" w:right="-44"/>
        <w:jc w:val="both"/>
        <w:rPr>
          <w:rFonts w:ascii="Book Antiqua" w:hAnsi="Book Antiqua"/>
          <w:b/>
          <w:noProof/>
          <w:color w:val="000000" w:themeColor="text1"/>
          <w:sz w:val="24"/>
          <w:szCs w:val="24"/>
          <w:lang w:val="en-US" w:eastAsia="zh-CN"/>
        </w:rPr>
      </w:pPr>
      <w:r w:rsidRPr="00D517CD">
        <w:rPr>
          <w:rFonts w:ascii="Book Antiqua" w:hAnsi="Book Antiqua"/>
          <w:b/>
          <w:noProof/>
          <w:color w:val="000000" w:themeColor="text1"/>
          <w:sz w:val="24"/>
          <w:szCs w:val="24"/>
          <w:lang w:val="en-US" w:eastAsia="zh-CN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EF10AAA" wp14:editId="705F72EF">
                <wp:simplePos x="0" y="0"/>
                <wp:positionH relativeFrom="column">
                  <wp:posOffset>5248275</wp:posOffset>
                </wp:positionH>
                <wp:positionV relativeFrom="paragraph">
                  <wp:posOffset>8493760</wp:posOffset>
                </wp:positionV>
                <wp:extent cx="209550" cy="247650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476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C7BDC16" w14:textId="092F7589" w:rsidR="00C92DEF" w:rsidRPr="00A43830" w:rsidRDefault="00C92DEF" w:rsidP="00A43830">
                            <w:pPr>
                              <w:jc w:val="center"/>
                              <w:rPr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 w:eastAsia="zh-CN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 w:eastAsia="zh-CN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EF10AAA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413.25pt;margin-top:668.8pt;width:16.5pt;height:1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" filled="f" stroked="f">
                <v:textbox>
                  <w:txbxContent>
                    <w:p w14:paraId="2C7BDC16" w14:textId="092F7589" w:rsidR="00C92DEF" w:rsidRPr="00A43830" w:rsidRDefault="00C92DEF" w:rsidP="00A43830">
                      <w:pPr>
                        <w:jc w:val="center"/>
                        <w:rPr>
                          <w:noProof/>
                          <w:color w:val="FFFFFF" w:themeColor="background1"/>
                          <w:sz w:val="24"/>
                          <w:szCs w:val="24"/>
                          <w:lang w:val="en-US" w:eastAsia="zh-CN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noProof/>
                          <w:color w:val="FFFFFF" w:themeColor="background1"/>
                          <w:sz w:val="24"/>
                          <w:szCs w:val="24"/>
                          <w:lang w:val="en-US" w:eastAsia="zh-CN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Pr="00D517CD">
        <w:rPr>
          <w:rFonts w:ascii="Book Antiqua" w:hAnsi="Book Antiqua"/>
          <w:b/>
          <w:noProof/>
          <w:color w:val="000000" w:themeColor="text1"/>
          <w:sz w:val="24"/>
          <w:szCs w:val="24"/>
          <w:lang w:val="en-US" w:eastAsia="zh-CN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9BD122E" wp14:editId="012A3C0B">
                <wp:simplePos x="0" y="0"/>
                <wp:positionH relativeFrom="column">
                  <wp:posOffset>2705100</wp:posOffset>
                </wp:positionH>
                <wp:positionV relativeFrom="paragraph">
                  <wp:posOffset>8476615</wp:posOffset>
                </wp:positionV>
                <wp:extent cx="209550" cy="247650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9550" cy="2476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52F56CF6" w14:textId="109B2F8D" w:rsidR="00C92DEF" w:rsidRPr="00A43830" w:rsidRDefault="00C92DEF" w:rsidP="00A43830">
                            <w:pPr>
                              <w:jc w:val="center"/>
                              <w:rPr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 w:eastAsia="zh-CN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 w:eastAsia="zh-CN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9BD122E" id="Text Box 4" o:spid="_x0000_s1027" type="#_x0000_t202" style="position:absolute;left:0;text-align:left;margin-left:213pt;margin-top:667.45pt;width:16.5pt;height:19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" filled="f" stroked="f">
                <v:textbox>
                  <w:txbxContent>
                    <w:p w14:paraId="52F56CF6" w14:textId="109B2F8D" w:rsidR="00C92DEF" w:rsidRPr="00A43830" w:rsidRDefault="00C92DEF" w:rsidP="00A43830">
                      <w:pPr>
                        <w:jc w:val="center"/>
                        <w:rPr>
                          <w:noProof/>
                          <w:color w:val="FFFFFF" w:themeColor="background1"/>
                          <w:sz w:val="24"/>
                          <w:szCs w:val="24"/>
                          <w:lang w:val="en-US" w:eastAsia="zh-CN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noProof/>
                          <w:color w:val="FFFFFF" w:themeColor="background1"/>
                          <w:sz w:val="24"/>
                          <w:szCs w:val="24"/>
                          <w:lang w:val="en-US" w:eastAsia="zh-CN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6D204D" w:rsidRPr="00D517CD">
        <w:rPr>
          <w:rFonts w:ascii="Book Antiqua" w:hAnsi="Book Antiqua"/>
          <w:b/>
          <w:noProof/>
          <w:color w:val="000000" w:themeColor="text1"/>
          <w:sz w:val="24"/>
          <w:szCs w:val="24"/>
          <w:lang w:val="en-US" w:eastAsia="zh-CN"/>
        </w:rPr>
        <w:t>Figure</w:t>
      </w:r>
      <w:r w:rsidR="00D517CD" w:rsidRPr="00D517CD">
        <w:rPr>
          <w:rFonts w:ascii="Book Antiqua" w:hAnsi="Book Antiqua"/>
          <w:b/>
          <w:noProof/>
          <w:color w:val="000000" w:themeColor="text1"/>
          <w:sz w:val="24"/>
          <w:szCs w:val="24"/>
          <w:lang w:val="en-US" w:eastAsia="zh-CN"/>
        </w:rPr>
        <w:t xml:space="preserve"> 1</w:t>
      </w:r>
      <w:r w:rsidR="00D517CD" w:rsidRPr="00D517CD">
        <w:rPr>
          <w:rFonts w:ascii="Book Antiqua" w:hAnsi="Book Antiqua" w:hint="eastAsia"/>
          <w:b/>
          <w:noProof/>
          <w:color w:val="000000" w:themeColor="text1"/>
          <w:sz w:val="24"/>
          <w:szCs w:val="24"/>
          <w:lang w:val="en-US" w:eastAsia="zh-CN"/>
        </w:rPr>
        <w:t xml:space="preserve"> </w:t>
      </w:r>
      <w:r w:rsidR="00D12C87" w:rsidRPr="00D517CD">
        <w:rPr>
          <w:rFonts w:ascii="Book Antiqua" w:hAnsi="Book Antiqua"/>
          <w:b/>
          <w:color w:val="000000" w:themeColor="text1"/>
          <w:sz w:val="24"/>
          <w:szCs w:val="24"/>
        </w:rPr>
        <w:t xml:space="preserve">A </w:t>
      </w:r>
      <w:r w:rsidR="00AA773D" w:rsidRPr="00D517CD">
        <w:rPr>
          <w:rFonts w:ascii="Book Antiqua" w:hAnsi="Book Antiqua"/>
          <w:b/>
          <w:color w:val="000000" w:themeColor="text1"/>
          <w:sz w:val="24"/>
          <w:szCs w:val="24"/>
        </w:rPr>
        <w:t xml:space="preserve">hip </w:t>
      </w:r>
      <w:r w:rsidR="00D517CD" w:rsidRPr="00D517CD">
        <w:rPr>
          <w:rFonts w:ascii="Book Antiqua" w:hAnsi="Book Antiqua"/>
          <w:b/>
          <w:color w:val="000000" w:themeColor="text1"/>
          <w:sz w:val="24"/>
          <w:szCs w:val="24"/>
        </w:rPr>
        <w:t>hemi-arthroplasty with a unipolar component head</w:t>
      </w:r>
      <w:r w:rsidR="00D517CD" w:rsidRPr="00D517CD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 (</w:t>
      </w:r>
      <w:r w:rsidR="00D517CD" w:rsidRPr="00D517CD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>A)</w:t>
      </w:r>
      <w:r w:rsidR="00D12C87" w:rsidRPr="00D517CD">
        <w:rPr>
          <w:rFonts w:ascii="Book Antiqua" w:hAnsi="Book Antiqua"/>
          <w:b/>
          <w:color w:val="000000" w:themeColor="text1"/>
          <w:sz w:val="24"/>
          <w:szCs w:val="24"/>
        </w:rPr>
        <w:t xml:space="preserve">; </w:t>
      </w:r>
      <w:r w:rsidR="00D517CD" w:rsidRPr="00D517CD">
        <w:rPr>
          <w:rFonts w:ascii="Book Antiqua" w:hAnsi="Book Antiqua"/>
          <w:b/>
          <w:color w:val="000000" w:themeColor="text1"/>
          <w:sz w:val="24"/>
          <w:szCs w:val="24"/>
        </w:rPr>
        <w:t>a hip hemi-arthroplasty with a bipolar component head</w:t>
      </w:r>
      <w:r w:rsidR="00D517CD" w:rsidRPr="00D517CD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(B)</w:t>
      </w:r>
      <w:r w:rsidR="00D517CD" w:rsidRPr="00D517CD">
        <w:rPr>
          <w:rFonts w:ascii="Book Antiqua" w:hAnsi="Book Antiqua"/>
          <w:b/>
          <w:color w:val="000000" w:themeColor="text1"/>
          <w:sz w:val="24"/>
          <w:szCs w:val="24"/>
        </w:rPr>
        <w:t>; a hip hemi-arthroplasty with an uncemented femoral stem</w:t>
      </w:r>
      <w:r w:rsidR="00D517CD" w:rsidRPr="00D517CD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 (C)</w:t>
      </w:r>
      <w:r w:rsidR="00393296" w:rsidRPr="00D517CD">
        <w:rPr>
          <w:rFonts w:ascii="Book Antiqua" w:hAnsi="Book Antiqua"/>
          <w:b/>
          <w:color w:val="000000" w:themeColor="text1"/>
          <w:sz w:val="24"/>
          <w:szCs w:val="24"/>
        </w:rPr>
        <w:t xml:space="preserve">; </w:t>
      </w:r>
      <w:r w:rsidR="00D517CD" w:rsidRPr="00D517CD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 xml:space="preserve">and </w:t>
      </w:r>
      <w:r w:rsidR="00D517CD" w:rsidRPr="00D517CD">
        <w:rPr>
          <w:rFonts w:ascii="Book Antiqua" w:hAnsi="Book Antiqua"/>
          <w:b/>
          <w:color w:val="000000" w:themeColor="text1"/>
          <w:sz w:val="24"/>
          <w:szCs w:val="24"/>
        </w:rPr>
        <w:t>a hip hemi-arthroplasty with a cemented femoral stem</w:t>
      </w:r>
      <w:r w:rsidR="00D517CD" w:rsidRPr="00D517CD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 </w:t>
      </w:r>
      <w:r w:rsidR="00D517CD" w:rsidRPr="00D517CD">
        <w:rPr>
          <w:rFonts w:ascii="Book Antiqua" w:hAnsi="Book Antiqua" w:hint="eastAsia"/>
          <w:b/>
          <w:color w:val="000000" w:themeColor="text1"/>
          <w:sz w:val="24"/>
          <w:szCs w:val="24"/>
          <w:lang w:eastAsia="zh-CN"/>
        </w:rPr>
        <w:t>(D)</w:t>
      </w:r>
      <w:r w:rsidR="00393296" w:rsidRPr="00D517CD">
        <w:rPr>
          <w:rFonts w:ascii="Book Antiqua" w:hAnsi="Book Antiqua"/>
          <w:b/>
          <w:color w:val="000000" w:themeColor="text1"/>
          <w:sz w:val="24"/>
          <w:szCs w:val="24"/>
        </w:rPr>
        <w:t>.</w:t>
      </w:r>
    </w:p>
    <w:p w14:paraId="4C655EE5" w14:textId="782EEAAC" w:rsidR="00C26FB5" w:rsidRPr="00045CFA" w:rsidRDefault="00C26FB5" w:rsidP="008268CF">
      <w:pPr>
        <w:spacing w:after="0" w:line="360" w:lineRule="auto"/>
        <w:ind w:rightChars="-20" w:right="-44"/>
        <w:jc w:val="both"/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</w:pPr>
      <w:r w:rsidRPr="00045CFA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t>A</w:t>
      </w:r>
    </w:p>
    <w:p w14:paraId="369FD5A3" w14:textId="77777777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drawing>
          <wp:inline distT="0" distB="0" distL="0" distR="0" wp14:anchorId="27E682AD" wp14:editId="648DFC51">
            <wp:extent cx="1776536" cy="269199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6763" cy="27074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AEDB31C" w14:textId="4BFCFEEE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>B</w:t>
      </w:r>
    </w:p>
    <w:p w14:paraId="3864A0C3" w14:textId="2CD3A8F4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drawing>
          <wp:inline distT="0" distB="0" distL="0" distR="0" wp14:anchorId="37FF03F9" wp14:editId="2E87BF9F">
            <wp:extent cx="1834025" cy="2567635"/>
            <wp:effectExtent l="0" t="0" r="0" b="444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0115" cy="25901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775A7FD" w14:textId="77777777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67BA60F6" w14:textId="77777777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7426A537" w14:textId="77777777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555EFFFC" w14:textId="77777777" w:rsidR="00294A5A" w:rsidRPr="00045CFA" w:rsidRDefault="00294A5A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388F4BC7" w14:textId="77777777" w:rsidR="00294A5A" w:rsidRPr="00045CFA" w:rsidRDefault="00294A5A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6C5AD3FA" w14:textId="77777777" w:rsidR="00294A5A" w:rsidRPr="00045CFA" w:rsidRDefault="00294A5A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738310FB" w14:textId="77777777" w:rsidR="00294A5A" w:rsidRPr="00045CFA" w:rsidRDefault="00294A5A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p w14:paraId="0FE113C3" w14:textId="0E60825B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>C</w:t>
      </w:r>
    </w:p>
    <w:p w14:paraId="46129CEC" w14:textId="77777777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drawing>
          <wp:inline distT="0" distB="0" distL="0" distR="0" wp14:anchorId="6962423E" wp14:editId="46800D6C">
            <wp:extent cx="1865376" cy="2616533"/>
            <wp:effectExtent l="0" t="0" r="190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7625" cy="261968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  </w:t>
      </w:r>
    </w:p>
    <w:p w14:paraId="4909968A" w14:textId="398FCFDC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045CFA">
        <w:rPr>
          <w:rFonts w:ascii="Book Antiqua" w:hAnsi="Book Antiqua"/>
          <w:color w:val="000000" w:themeColor="text1"/>
          <w:sz w:val="24"/>
          <w:szCs w:val="24"/>
          <w:lang w:eastAsia="zh-CN"/>
        </w:rPr>
        <w:t>D</w:t>
      </w:r>
    </w:p>
    <w:p w14:paraId="70BD43FF" w14:textId="531ADFD3" w:rsidR="00C26FB5" w:rsidRPr="00045CFA" w:rsidRDefault="00C26FB5" w:rsidP="008268C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045CFA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drawing>
          <wp:inline distT="0" distB="0" distL="0" distR="0" wp14:anchorId="4634BB3A" wp14:editId="7E1D8347">
            <wp:extent cx="1777594" cy="2946153"/>
            <wp:effectExtent l="0" t="0" r="0" b="698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16859" cy="30112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F658E5" w14:textId="77777777" w:rsidR="00C26FB5" w:rsidRPr="00045CFA" w:rsidRDefault="00C26FB5" w:rsidP="008268CF">
      <w:pPr>
        <w:spacing w:after="0" w:line="360" w:lineRule="auto"/>
        <w:ind w:rightChars="-20" w:right="-44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sectPr w:rsidR="00C26FB5" w:rsidRPr="00045CFA" w:rsidSect="005D2EB2">
      <w:headerReference w:type="even" r:id="rId11"/>
      <w:headerReference w:type="default" r:id="rId12"/>
      <w:headerReference w:type="first" r:id="rId13"/>
      <w:pgSz w:w="11906" w:h="16838"/>
      <w:pgMar w:top="1440" w:right="1440" w:bottom="1440" w:left="1440" w:header="708" w:footer="708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A685D1" w14:textId="77777777" w:rsidR="004E3685" w:rsidRDefault="004E3685" w:rsidP="006D204D">
      <w:pPr>
        <w:spacing w:after="0" w:line="240" w:lineRule="auto"/>
      </w:pPr>
      <w:r>
        <w:separator/>
      </w:r>
    </w:p>
  </w:endnote>
  <w:endnote w:type="continuationSeparator" w:id="0">
    <w:p w14:paraId="1D1A58D0" w14:textId="77777777" w:rsidR="004E3685" w:rsidRDefault="004E3685" w:rsidP="006D20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notTrueType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MS ??">
    <w:altName w:val="MS Gothic"/>
    <w:panose1 w:val="020B0604020202020204"/>
    <w:charset w:val="80"/>
    <w:family w:val="auto"/>
    <w:notTrueType/>
    <w:pitch w:val="variable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B93C9DD" w14:textId="77777777" w:rsidR="004E3685" w:rsidRDefault="004E3685" w:rsidP="006D204D">
      <w:pPr>
        <w:spacing w:after="0" w:line="240" w:lineRule="auto"/>
      </w:pPr>
      <w:r>
        <w:separator/>
      </w:r>
    </w:p>
  </w:footnote>
  <w:footnote w:type="continuationSeparator" w:id="0">
    <w:p w14:paraId="377E20BD" w14:textId="77777777" w:rsidR="004E3685" w:rsidRDefault="004E3685" w:rsidP="006D20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8863A3" w14:textId="77777777" w:rsidR="00C92DEF" w:rsidRDefault="00C92DEF">
    <w:pPr>
      <w:spacing w:after="160" w:line="259" w:lineRule="aut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3F3188" w14:textId="77777777" w:rsidR="00C92DEF" w:rsidRDefault="00C92DEF">
    <w:pPr>
      <w:spacing w:after="160" w:line="259" w:lineRule="aut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5880A8" w14:textId="77777777" w:rsidR="00C92DEF" w:rsidRDefault="00C92DEF">
    <w:pPr>
      <w:spacing w:after="160" w:line="259" w:lineRule="aut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2EF4EDC"/>
    <w:multiLevelType w:val="hybridMultilevel"/>
    <w:tmpl w:val="3896242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1110FD"/>
    <w:multiLevelType w:val="hybridMultilevel"/>
    <w:tmpl w:val="E612F7D6"/>
    <w:lvl w:ilvl="0" w:tplc="80EC8652">
      <w:start w:val="1"/>
      <w:numFmt w:val="decimal"/>
      <w:lvlText w:val="%1"/>
      <w:lvlJc w:val="left"/>
      <w:pPr>
        <w:ind w:left="73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74E0275C">
      <w:start w:val="1"/>
      <w:numFmt w:val="lowerLetter"/>
      <w:lvlText w:val="%2"/>
      <w:lvlJc w:val="left"/>
      <w:pPr>
        <w:ind w:left="109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7706C1BE">
      <w:start w:val="1"/>
      <w:numFmt w:val="lowerRoman"/>
      <w:lvlText w:val="%3"/>
      <w:lvlJc w:val="left"/>
      <w:pPr>
        <w:ind w:left="181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241A5590">
      <w:start w:val="1"/>
      <w:numFmt w:val="decimal"/>
      <w:lvlText w:val="%4"/>
      <w:lvlJc w:val="left"/>
      <w:pPr>
        <w:ind w:left="253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F43E73BE">
      <w:start w:val="1"/>
      <w:numFmt w:val="lowerLetter"/>
      <w:lvlText w:val="%5"/>
      <w:lvlJc w:val="left"/>
      <w:pPr>
        <w:ind w:left="325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9AECDC94">
      <w:start w:val="1"/>
      <w:numFmt w:val="lowerRoman"/>
      <w:lvlText w:val="%6"/>
      <w:lvlJc w:val="left"/>
      <w:pPr>
        <w:ind w:left="397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ADBA5A1A">
      <w:start w:val="1"/>
      <w:numFmt w:val="decimal"/>
      <w:lvlText w:val="%7"/>
      <w:lvlJc w:val="left"/>
      <w:pPr>
        <w:ind w:left="469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0DE42D66">
      <w:start w:val="1"/>
      <w:numFmt w:val="lowerLetter"/>
      <w:lvlText w:val="%8"/>
      <w:lvlJc w:val="left"/>
      <w:pPr>
        <w:ind w:left="541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11E24B7A">
      <w:start w:val="1"/>
      <w:numFmt w:val="lowerRoman"/>
      <w:lvlText w:val="%9"/>
      <w:lvlJc w:val="left"/>
      <w:pPr>
        <w:ind w:left="6137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 w15:restartNumberingAfterBreak="0">
    <w:nsid w:val="5A84544F"/>
    <w:multiLevelType w:val="hybridMultilevel"/>
    <w:tmpl w:val="3896242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95453E3"/>
    <w:multiLevelType w:val="multilevel"/>
    <w:tmpl w:val="FCFAB3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pvzw50vrdrprerzp95dsttz5xf2f9zezxz&quot;&gt;My EndNote Library&lt;record-ids&gt;&lt;item&gt;217&lt;/item&gt;&lt;item&gt;338&lt;/item&gt;&lt;item&gt;339&lt;/item&gt;&lt;item&gt;341&lt;/item&gt;&lt;item&gt;344&lt;/item&gt;&lt;item&gt;345&lt;/item&gt;&lt;item&gt;346&lt;/item&gt;&lt;item&gt;347&lt;/item&gt;&lt;item&gt;348&lt;/item&gt;&lt;item&gt;349&lt;/item&gt;&lt;item&gt;351&lt;/item&gt;&lt;item&gt;352&lt;/item&gt;&lt;item&gt;353&lt;/item&gt;&lt;item&gt;354&lt;/item&gt;&lt;item&gt;356&lt;/item&gt;&lt;item&gt;357&lt;/item&gt;&lt;item&gt;358&lt;/item&gt;&lt;item&gt;363&lt;/item&gt;&lt;item&gt;365&lt;/item&gt;&lt;item&gt;367&lt;/item&gt;&lt;item&gt;369&lt;/item&gt;&lt;item&gt;371&lt;/item&gt;&lt;item&gt;373&lt;/item&gt;&lt;item&gt;374&lt;/item&gt;&lt;item&gt;379&lt;/item&gt;&lt;item&gt;380&lt;/item&gt;&lt;item&gt;384&lt;/item&gt;&lt;item&gt;387&lt;/item&gt;&lt;item&gt;388&lt;/item&gt;&lt;item&gt;389&lt;/item&gt;&lt;item&gt;390&lt;/item&gt;&lt;item&gt;392&lt;/item&gt;&lt;item&gt;396&lt;/item&gt;&lt;item&gt;397&lt;/item&gt;&lt;item&gt;398&lt;/item&gt;&lt;item&gt;399&lt;/item&gt;&lt;item&gt;400&lt;/item&gt;&lt;item&gt;401&lt;/item&gt;&lt;item&gt;402&lt;/item&gt;&lt;/record-ids&gt;&lt;/item&gt;&lt;/Libraries&gt;"/>
  </w:docVars>
  <w:rsids>
    <w:rsidRoot w:val="005D2EB2"/>
    <w:rsid w:val="00003C31"/>
    <w:rsid w:val="00006788"/>
    <w:rsid w:val="00012FBC"/>
    <w:rsid w:val="0001391B"/>
    <w:rsid w:val="00021DA0"/>
    <w:rsid w:val="00032256"/>
    <w:rsid w:val="00036602"/>
    <w:rsid w:val="0004499A"/>
    <w:rsid w:val="00045CFA"/>
    <w:rsid w:val="00052E16"/>
    <w:rsid w:val="00053F1A"/>
    <w:rsid w:val="0006437A"/>
    <w:rsid w:val="00071B2B"/>
    <w:rsid w:val="0007503C"/>
    <w:rsid w:val="0007720C"/>
    <w:rsid w:val="00080A5C"/>
    <w:rsid w:val="000840C8"/>
    <w:rsid w:val="00086A9F"/>
    <w:rsid w:val="000A4F33"/>
    <w:rsid w:val="000A6D8B"/>
    <w:rsid w:val="000C1BFA"/>
    <w:rsid w:val="000C3BB9"/>
    <w:rsid w:val="000C711A"/>
    <w:rsid w:val="000D2772"/>
    <w:rsid w:val="000E1882"/>
    <w:rsid w:val="000E620B"/>
    <w:rsid w:val="000F1EB4"/>
    <w:rsid w:val="001017C8"/>
    <w:rsid w:val="00102EBB"/>
    <w:rsid w:val="001035CD"/>
    <w:rsid w:val="00106AFE"/>
    <w:rsid w:val="00130FFB"/>
    <w:rsid w:val="001403C4"/>
    <w:rsid w:val="0014256B"/>
    <w:rsid w:val="00142823"/>
    <w:rsid w:val="00145257"/>
    <w:rsid w:val="00146411"/>
    <w:rsid w:val="0015572B"/>
    <w:rsid w:val="0017061C"/>
    <w:rsid w:val="00176D17"/>
    <w:rsid w:val="0019566F"/>
    <w:rsid w:val="001A6445"/>
    <w:rsid w:val="001B6CFB"/>
    <w:rsid w:val="001B7B07"/>
    <w:rsid w:val="001C620E"/>
    <w:rsid w:val="001D4E78"/>
    <w:rsid w:val="001E389D"/>
    <w:rsid w:val="001E3E66"/>
    <w:rsid w:val="001F0A3E"/>
    <w:rsid w:val="00216989"/>
    <w:rsid w:val="002212D5"/>
    <w:rsid w:val="00223C57"/>
    <w:rsid w:val="0023128A"/>
    <w:rsid w:val="0023223F"/>
    <w:rsid w:val="002332F9"/>
    <w:rsid w:val="002366C7"/>
    <w:rsid w:val="0024249F"/>
    <w:rsid w:val="002469BE"/>
    <w:rsid w:val="0024798B"/>
    <w:rsid w:val="0025066D"/>
    <w:rsid w:val="00250695"/>
    <w:rsid w:val="00251ADB"/>
    <w:rsid w:val="00252711"/>
    <w:rsid w:val="002559DE"/>
    <w:rsid w:val="00257656"/>
    <w:rsid w:val="002601A4"/>
    <w:rsid w:val="00282394"/>
    <w:rsid w:val="00286369"/>
    <w:rsid w:val="00294A5A"/>
    <w:rsid w:val="00295AC2"/>
    <w:rsid w:val="00296754"/>
    <w:rsid w:val="002A26BC"/>
    <w:rsid w:val="002A2980"/>
    <w:rsid w:val="002A4648"/>
    <w:rsid w:val="002A5D49"/>
    <w:rsid w:val="002A60AD"/>
    <w:rsid w:val="002A6241"/>
    <w:rsid w:val="002B3EE2"/>
    <w:rsid w:val="002B7340"/>
    <w:rsid w:val="002C0B1C"/>
    <w:rsid w:val="002C3DD8"/>
    <w:rsid w:val="002C6EF6"/>
    <w:rsid w:val="002C702D"/>
    <w:rsid w:val="002D0F53"/>
    <w:rsid w:val="002D3C71"/>
    <w:rsid w:val="002D4418"/>
    <w:rsid w:val="002D6E81"/>
    <w:rsid w:val="002E0F39"/>
    <w:rsid w:val="002E3DE5"/>
    <w:rsid w:val="002E3EA0"/>
    <w:rsid w:val="002F0E33"/>
    <w:rsid w:val="002F1061"/>
    <w:rsid w:val="002F5B99"/>
    <w:rsid w:val="002F71F7"/>
    <w:rsid w:val="002F7457"/>
    <w:rsid w:val="003074AA"/>
    <w:rsid w:val="00307849"/>
    <w:rsid w:val="00333A89"/>
    <w:rsid w:val="00336929"/>
    <w:rsid w:val="00336F7B"/>
    <w:rsid w:val="003524B8"/>
    <w:rsid w:val="0036012F"/>
    <w:rsid w:val="00365BB4"/>
    <w:rsid w:val="00365EF8"/>
    <w:rsid w:val="003707B3"/>
    <w:rsid w:val="003720B4"/>
    <w:rsid w:val="003728B2"/>
    <w:rsid w:val="00380A0D"/>
    <w:rsid w:val="00380EAB"/>
    <w:rsid w:val="003869C1"/>
    <w:rsid w:val="00387148"/>
    <w:rsid w:val="00390B51"/>
    <w:rsid w:val="0039192A"/>
    <w:rsid w:val="00393296"/>
    <w:rsid w:val="003A409A"/>
    <w:rsid w:val="003A7ED5"/>
    <w:rsid w:val="003B5AF9"/>
    <w:rsid w:val="003C32A5"/>
    <w:rsid w:val="003C68C3"/>
    <w:rsid w:val="003D06E8"/>
    <w:rsid w:val="003D2A62"/>
    <w:rsid w:val="003E3589"/>
    <w:rsid w:val="003E6315"/>
    <w:rsid w:val="00410579"/>
    <w:rsid w:val="0042403D"/>
    <w:rsid w:val="00426185"/>
    <w:rsid w:val="004274D2"/>
    <w:rsid w:val="00433F00"/>
    <w:rsid w:val="0043570D"/>
    <w:rsid w:val="004612BC"/>
    <w:rsid w:val="00471C14"/>
    <w:rsid w:val="00473158"/>
    <w:rsid w:val="00476989"/>
    <w:rsid w:val="0048102E"/>
    <w:rsid w:val="00482E04"/>
    <w:rsid w:val="00493413"/>
    <w:rsid w:val="004948F6"/>
    <w:rsid w:val="00497C0B"/>
    <w:rsid w:val="004A0E81"/>
    <w:rsid w:val="004A5FEA"/>
    <w:rsid w:val="004A605E"/>
    <w:rsid w:val="004B0A29"/>
    <w:rsid w:val="004C4630"/>
    <w:rsid w:val="004D15BE"/>
    <w:rsid w:val="004D5DC1"/>
    <w:rsid w:val="004E3685"/>
    <w:rsid w:val="004F281E"/>
    <w:rsid w:val="004F31B3"/>
    <w:rsid w:val="004F3E11"/>
    <w:rsid w:val="00500B71"/>
    <w:rsid w:val="00503945"/>
    <w:rsid w:val="00505B80"/>
    <w:rsid w:val="0051473F"/>
    <w:rsid w:val="005176CF"/>
    <w:rsid w:val="00521428"/>
    <w:rsid w:val="00534670"/>
    <w:rsid w:val="005419BF"/>
    <w:rsid w:val="005516FC"/>
    <w:rsid w:val="00567D4A"/>
    <w:rsid w:val="00571368"/>
    <w:rsid w:val="00571B07"/>
    <w:rsid w:val="005776E7"/>
    <w:rsid w:val="00582134"/>
    <w:rsid w:val="005869C6"/>
    <w:rsid w:val="00587C6E"/>
    <w:rsid w:val="005B0C84"/>
    <w:rsid w:val="005B22F2"/>
    <w:rsid w:val="005D2EB2"/>
    <w:rsid w:val="005D36E7"/>
    <w:rsid w:val="005D4DAD"/>
    <w:rsid w:val="005D7EB8"/>
    <w:rsid w:val="005E43BD"/>
    <w:rsid w:val="005F6738"/>
    <w:rsid w:val="00600798"/>
    <w:rsid w:val="006169DB"/>
    <w:rsid w:val="006173E5"/>
    <w:rsid w:val="00620003"/>
    <w:rsid w:val="00624DD0"/>
    <w:rsid w:val="00625CCF"/>
    <w:rsid w:val="00630A4A"/>
    <w:rsid w:val="00637CDC"/>
    <w:rsid w:val="006414CF"/>
    <w:rsid w:val="0064593D"/>
    <w:rsid w:val="00662436"/>
    <w:rsid w:val="00662720"/>
    <w:rsid w:val="0066311D"/>
    <w:rsid w:val="00671D65"/>
    <w:rsid w:val="006746CF"/>
    <w:rsid w:val="00676626"/>
    <w:rsid w:val="00676764"/>
    <w:rsid w:val="00677DD4"/>
    <w:rsid w:val="00680533"/>
    <w:rsid w:val="00690031"/>
    <w:rsid w:val="006921B2"/>
    <w:rsid w:val="00694D17"/>
    <w:rsid w:val="006B1356"/>
    <w:rsid w:val="006B47EA"/>
    <w:rsid w:val="006B656B"/>
    <w:rsid w:val="006C645D"/>
    <w:rsid w:val="006D204D"/>
    <w:rsid w:val="006E0BDC"/>
    <w:rsid w:val="006E2DD6"/>
    <w:rsid w:val="006E5710"/>
    <w:rsid w:val="006F03BD"/>
    <w:rsid w:val="006F35FC"/>
    <w:rsid w:val="006F5D13"/>
    <w:rsid w:val="00701C01"/>
    <w:rsid w:val="00703726"/>
    <w:rsid w:val="007110A7"/>
    <w:rsid w:val="0071252A"/>
    <w:rsid w:val="00716B2D"/>
    <w:rsid w:val="00722C9B"/>
    <w:rsid w:val="0073077A"/>
    <w:rsid w:val="00730F39"/>
    <w:rsid w:val="007360A0"/>
    <w:rsid w:val="007475DB"/>
    <w:rsid w:val="00754AAA"/>
    <w:rsid w:val="00772AA7"/>
    <w:rsid w:val="007757C4"/>
    <w:rsid w:val="00776EEA"/>
    <w:rsid w:val="007849B5"/>
    <w:rsid w:val="0078518B"/>
    <w:rsid w:val="0079785B"/>
    <w:rsid w:val="007A2B89"/>
    <w:rsid w:val="007C5C61"/>
    <w:rsid w:val="007C78FA"/>
    <w:rsid w:val="007E446C"/>
    <w:rsid w:val="007E4967"/>
    <w:rsid w:val="007E7BE8"/>
    <w:rsid w:val="007F0047"/>
    <w:rsid w:val="007F7062"/>
    <w:rsid w:val="007F7204"/>
    <w:rsid w:val="00800AB0"/>
    <w:rsid w:val="00804526"/>
    <w:rsid w:val="008268CF"/>
    <w:rsid w:val="00830038"/>
    <w:rsid w:val="008302FD"/>
    <w:rsid w:val="008549FB"/>
    <w:rsid w:val="0086185C"/>
    <w:rsid w:val="00864E30"/>
    <w:rsid w:val="00866D9A"/>
    <w:rsid w:val="008701BF"/>
    <w:rsid w:val="00873D7F"/>
    <w:rsid w:val="008754A8"/>
    <w:rsid w:val="00883199"/>
    <w:rsid w:val="0088461D"/>
    <w:rsid w:val="0088694B"/>
    <w:rsid w:val="00886E0A"/>
    <w:rsid w:val="00894AFA"/>
    <w:rsid w:val="008B584C"/>
    <w:rsid w:val="008C4127"/>
    <w:rsid w:val="008E19CD"/>
    <w:rsid w:val="008F3219"/>
    <w:rsid w:val="0090330B"/>
    <w:rsid w:val="00904CE5"/>
    <w:rsid w:val="00910DB2"/>
    <w:rsid w:val="00913644"/>
    <w:rsid w:val="00916277"/>
    <w:rsid w:val="00916604"/>
    <w:rsid w:val="00920060"/>
    <w:rsid w:val="00920B96"/>
    <w:rsid w:val="00924F16"/>
    <w:rsid w:val="009266AA"/>
    <w:rsid w:val="00930518"/>
    <w:rsid w:val="009335FF"/>
    <w:rsid w:val="00933A80"/>
    <w:rsid w:val="009365B4"/>
    <w:rsid w:val="009412F5"/>
    <w:rsid w:val="00942F75"/>
    <w:rsid w:val="00954E55"/>
    <w:rsid w:val="0095636A"/>
    <w:rsid w:val="00956E21"/>
    <w:rsid w:val="0096545D"/>
    <w:rsid w:val="0096586D"/>
    <w:rsid w:val="00966DAD"/>
    <w:rsid w:val="009748B8"/>
    <w:rsid w:val="009907BF"/>
    <w:rsid w:val="00997C1B"/>
    <w:rsid w:val="009B20BE"/>
    <w:rsid w:val="009B5C0B"/>
    <w:rsid w:val="009B65E0"/>
    <w:rsid w:val="009C329E"/>
    <w:rsid w:val="009C3E8A"/>
    <w:rsid w:val="009C73EA"/>
    <w:rsid w:val="009C7F91"/>
    <w:rsid w:val="009D1CD0"/>
    <w:rsid w:val="009F03EF"/>
    <w:rsid w:val="009F05AE"/>
    <w:rsid w:val="009F3A97"/>
    <w:rsid w:val="00A02D60"/>
    <w:rsid w:val="00A05467"/>
    <w:rsid w:val="00A06B4E"/>
    <w:rsid w:val="00A16C15"/>
    <w:rsid w:val="00A17DE0"/>
    <w:rsid w:val="00A201A0"/>
    <w:rsid w:val="00A253E2"/>
    <w:rsid w:val="00A2674B"/>
    <w:rsid w:val="00A26892"/>
    <w:rsid w:val="00A30926"/>
    <w:rsid w:val="00A348B0"/>
    <w:rsid w:val="00A40970"/>
    <w:rsid w:val="00A43830"/>
    <w:rsid w:val="00A443FC"/>
    <w:rsid w:val="00A45BAF"/>
    <w:rsid w:val="00A45DB4"/>
    <w:rsid w:val="00A47B1D"/>
    <w:rsid w:val="00A65C0E"/>
    <w:rsid w:val="00A745EF"/>
    <w:rsid w:val="00A814C8"/>
    <w:rsid w:val="00A823F5"/>
    <w:rsid w:val="00A825E6"/>
    <w:rsid w:val="00A8301F"/>
    <w:rsid w:val="00A86330"/>
    <w:rsid w:val="00A9036A"/>
    <w:rsid w:val="00A90AA4"/>
    <w:rsid w:val="00A90D48"/>
    <w:rsid w:val="00A94B86"/>
    <w:rsid w:val="00A94BF4"/>
    <w:rsid w:val="00AA248F"/>
    <w:rsid w:val="00AA773D"/>
    <w:rsid w:val="00AB21A2"/>
    <w:rsid w:val="00AB4F4E"/>
    <w:rsid w:val="00AC55E0"/>
    <w:rsid w:val="00AD7413"/>
    <w:rsid w:val="00AF0B69"/>
    <w:rsid w:val="00AF0BC4"/>
    <w:rsid w:val="00B05E26"/>
    <w:rsid w:val="00B11986"/>
    <w:rsid w:val="00B14106"/>
    <w:rsid w:val="00B15AAD"/>
    <w:rsid w:val="00B305AC"/>
    <w:rsid w:val="00B31A2F"/>
    <w:rsid w:val="00B36C69"/>
    <w:rsid w:val="00B37E8B"/>
    <w:rsid w:val="00B4609E"/>
    <w:rsid w:val="00B4637F"/>
    <w:rsid w:val="00B70F71"/>
    <w:rsid w:val="00B74FA2"/>
    <w:rsid w:val="00B80D64"/>
    <w:rsid w:val="00B8393F"/>
    <w:rsid w:val="00B9091E"/>
    <w:rsid w:val="00B944D7"/>
    <w:rsid w:val="00BA0320"/>
    <w:rsid w:val="00BA189B"/>
    <w:rsid w:val="00BA2015"/>
    <w:rsid w:val="00BA3F4A"/>
    <w:rsid w:val="00BB6BB1"/>
    <w:rsid w:val="00BB6EA1"/>
    <w:rsid w:val="00BC3BF1"/>
    <w:rsid w:val="00BD1E49"/>
    <w:rsid w:val="00BF30CD"/>
    <w:rsid w:val="00BF7013"/>
    <w:rsid w:val="00C0052E"/>
    <w:rsid w:val="00C0411C"/>
    <w:rsid w:val="00C148E0"/>
    <w:rsid w:val="00C2279C"/>
    <w:rsid w:val="00C26FB5"/>
    <w:rsid w:val="00C27EA6"/>
    <w:rsid w:val="00C65703"/>
    <w:rsid w:val="00C70491"/>
    <w:rsid w:val="00C76052"/>
    <w:rsid w:val="00C8466D"/>
    <w:rsid w:val="00C853F4"/>
    <w:rsid w:val="00C90ADF"/>
    <w:rsid w:val="00C92DEF"/>
    <w:rsid w:val="00C961F6"/>
    <w:rsid w:val="00C97859"/>
    <w:rsid w:val="00CA04E0"/>
    <w:rsid w:val="00CA74FC"/>
    <w:rsid w:val="00CB4B89"/>
    <w:rsid w:val="00CB6CEF"/>
    <w:rsid w:val="00CE0903"/>
    <w:rsid w:val="00CE6E4D"/>
    <w:rsid w:val="00CF471B"/>
    <w:rsid w:val="00D02CC8"/>
    <w:rsid w:val="00D0732F"/>
    <w:rsid w:val="00D12158"/>
    <w:rsid w:val="00D12C87"/>
    <w:rsid w:val="00D17608"/>
    <w:rsid w:val="00D23DC8"/>
    <w:rsid w:val="00D24B08"/>
    <w:rsid w:val="00D2561F"/>
    <w:rsid w:val="00D27CD8"/>
    <w:rsid w:val="00D45320"/>
    <w:rsid w:val="00D4708A"/>
    <w:rsid w:val="00D50AA0"/>
    <w:rsid w:val="00D5169C"/>
    <w:rsid w:val="00D517CD"/>
    <w:rsid w:val="00D53712"/>
    <w:rsid w:val="00D5601D"/>
    <w:rsid w:val="00D56212"/>
    <w:rsid w:val="00D6439C"/>
    <w:rsid w:val="00D65FE2"/>
    <w:rsid w:val="00D73343"/>
    <w:rsid w:val="00D77470"/>
    <w:rsid w:val="00D80613"/>
    <w:rsid w:val="00D95058"/>
    <w:rsid w:val="00DA6183"/>
    <w:rsid w:val="00DB2F56"/>
    <w:rsid w:val="00DB34EE"/>
    <w:rsid w:val="00DC205C"/>
    <w:rsid w:val="00DC760D"/>
    <w:rsid w:val="00DD09C9"/>
    <w:rsid w:val="00DD61EF"/>
    <w:rsid w:val="00DE0E5B"/>
    <w:rsid w:val="00DE3082"/>
    <w:rsid w:val="00DF6BBC"/>
    <w:rsid w:val="00E075EE"/>
    <w:rsid w:val="00E12711"/>
    <w:rsid w:val="00E16F27"/>
    <w:rsid w:val="00E27046"/>
    <w:rsid w:val="00E3247A"/>
    <w:rsid w:val="00E37F71"/>
    <w:rsid w:val="00E44678"/>
    <w:rsid w:val="00E45636"/>
    <w:rsid w:val="00E47B32"/>
    <w:rsid w:val="00E50A99"/>
    <w:rsid w:val="00E608F3"/>
    <w:rsid w:val="00E63175"/>
    <w:rsid w:val="00E645E5"/>
    <w:rsid w:val="00E76D12"/>
    <w:rsid w:val="00E82CF4"/>
    <w:rsid w:val="00E930C8"/>
    <w:rsid w:val="00EA475C"/>
    <w:rsid w:val="00EB2E35"/>
    <w:rsid w:val="00EB7626"/>
    <w:rsid w:val="00EC1184"/>
    <w:rsid w:val="00EC55BD"/>
    <w:rsid w:val="00EE2BE4"/>
    <w:rsid w:val="00EF515D"/>
    <w:rsid w:val="00EF59ED"/>
    <w:rsid w:val="00EF7DC8"/>
    <w:rsid w:val="00F01E77"/>
    <w:rsid w:val="00F021CA"/>
    <w:rsid w:val="00F02814"/>
    <w:rsid w:val="00F137CC"/>
    <w:rsid w:val="00F13853"/>
    <w:rsid w:val="00F153B7"/>
    <w:rsid w:val="00F22C71"/>
    <w:rsid w:val="00F24968"/>
    <w:rsid w:val="00F263CF"/>
    <w:rsid w:val="00F32996"/>
    <w:rsid w:val="00F42DA8"/>
    <w:rsid w:val="00F47002"/>
    <w:rsid w:val="00F50B54"/>
    <w:rsid w:val="00F515E6"/>
    <w:rsid w:val="00F54E09"/>
    <w:rsid w:val="00F62218"/>
    <w:rsid w:val="00F63F17"/>
    <w:rsid w:val="00F848A5"/>
    <w:rsid w:val="00F85481"/>
    <w:rsid w:val="00F90256"/>
    <w:rsid w:val="00F97CFE"/>
    <w:rsid w:val="00FA61AA"/>
    <w:rsid w:val="00FB3A13"/>
    <w:rsid w:val="00FB3AD6"/>
    <w:rsid w:val="00FB4CF9"/>
    <w:rsid w:val="00FC0660"/>
    <w:rsid w:val="00FC35A1"/>
    <w:rsid w:val="00FC6E34"/>
    <w:rsid w:val="00FD2E0D"/>
    <w:rsid w:val="00FD3FEB"/>
    <w:rsid w:val="00FD4B79"/>
    <w:rsid w:val="00FD5280"/>
    <w:rsid w:val="00FE38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105E95"/>
  <w15:docId w15:val="{A5284B19-F061-BC41-8435-ED1E88AE4F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Theme="minorEastAsia" w:hAnsi="Calibri" w:cs="Calibr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A6A8C"/>
  </w:style>
  <w:style w:type="paragraph" w:styleId="Heading1">
    <w:name w:val="heading 1"/>
    <w:basedOn w:val="Normal11"/>
    <w:next w:val="Normal11"/>
    <w:rsid w:val="00B3028D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11"/>
    <w:next w:val="Normal11"/>
    <w:rsid w:val="00B3028D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11"/>
    <w:next w:val="Normal11"/>
    <w:rsid w:val="00B3028D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11"/>
    <w:next w:val="Normal11"/>
    <w:rsid w:val="00B3028D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11"/>
    <w:next w:val="Normal11"/>
    <w:rsid w:val="00B3028D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11"/>
    <w:next w:val="Normal11"/>
    <w:rsid w:val="00B3028D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5D2EB2"/>
  </w:style>
  <w:style w:type="paragraph" w:styleId="Title">
    <w:name w:val="Title"/>
    <w:basedOn w:val="Normal11"/>
    <w:next w:val="Normal11"/>
    <w:rsid w:val="00B3028D"/>
    <w:pPr>
      <w:keepNext/>
      <w:keepLines/>
      <w:spacing w:before="480" w:after="120"/>
    </w:pPr>
    <w:rPr>
      <w:b/>
      <w:sz w:val="72"/>
      <w:szCs w:val="72"/>
    </w:rPr>
  </w:style>
  <w:style w:type="paragraph" w:customStyle="1" w:styleId="Normal11">
    <w:name w:val="Normal11"/>
    <w:rsid w:val="00B3028D"/>
  </w:style>
  <w:style w:type="paragraph" w:styleId="Subtitle">
    <w:name w:val="Subtitle"/>
    <w:basedOn w:val="Normal"/>
    <w:next w:val="Normal"/>
    <w:rsid w:val="005D2EB2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ListParagraph">
    <w:name w:val="List Paragraph"/>
    <w:basedOn w:val="Normal"/>
    <w:uiPriority w:val="34"/>
    <w:qFormat/>
    <w:rsid w:val="00DD09C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03945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3945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50394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3945"/>
    <w:rPr>
      <w:noProof/>
    </w:rPr>
  </w:style>
  <w:style w:type="paragraph" w:styleId="NormalWeb">
    <w:name w:val="Normal (Web)"/>
    <w:basedOn w:val="Normal"/>
    <w:uiPriority w:val="99"/>
    <w:rsid w:val="0066311D"/>
    <w:pPr>
      <w:spacing w:beforeLines="1" w:afterLines="1" w:after="0" w:line="240" w:lineRule="auto"/>
    </w:pPr>
    <w:rPr>
      <w:rFonts w:ascii="Times" w:eastAsia="MS ??" w:hAnsi="Times" w:cs="Times"/>
      <w:sz w:val="20"/>
      <w:szCs w:val="20"/>
      <w:lang w:val="en-US" w:eastAsia="ja-JP"/>
    </w:rPr>
  </w:style>
  <w:style w:type="character" w:styleId="Emphasis">
    <w:name w:val="Emphasis"/>
    <w:basedOn w:val="DefaultParagraphFont"/>
    <w:uiPriority w:val="20"/>
    <w:qFormat/>
    <w:rsid w:val="0066311D"/>
    <w:rPr>
      <w:rFonts w:ascii="Times New Roman" w:hAnsi="Times New Roman" w:cs="Times New Roman"/>
      <w:i/>
      <w:iCs/>
    </w:rPr>
  </w:style>
  <w:style w:type="character" w:customStyle="1" w:styleId="xbe">
    <w:name w:val="_xbe"/>
    <w:rsid w:val="0066311D"/>
  </w:style>
  <w:style w:type="character" w:customStyle="1" w:styleId="rphighlightallclass">
    <w:name w:val="rphighlightallclass"/>
    <w:basedOn w:val="DefaultParagraphFont"/>
    <w:rsid w:val="0066311D"/>
  </w:style>
  <w:style w:type="character" w:customStyle="1" w:styleId="st1">
    <w:name w:val="st1"/>
    <w:basedOn w:val="DefaultParagraphFont"/>
    <w:rsid w:val="0066311D"/>
  </w:style>
  <w:style w:type="paragraph" w:styleId="Header">
    <w:name w:val="header"/>
    <w:basedOn w:val="Normal"/>
    <w:link w:val="HeaderChar"/>
    <w:uiPriority w:val="99"/>
    <w:unhideWhenUsed/>
    <w:rsid w:val="006D204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D204D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D204D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D204D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D204D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6D204D"/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6D204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04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04D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204D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204D"/>
    <w:rPr>
      <w:sz w:val="18"/>
      <w:szCs w:val="18"/>
    </w:rPr>
  </w:style>
  <w:style w:type="paragraph" w:customStyle="1" w:styleId="src">
    <w:name w:val="src"/>
    <w:basedOn w:val="Normal"/>
    <w:rsid w:val="006D204D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szCs w:val="24"/>
      <w:lang w:val="en-US" w:eastAsia="zh-CN"/>
    </w:rPr>
  </w:style>
  <w:style w:type="character" w:styleId="Hyperlink">
    <w:name w:val="Hyperlink"/>
    <w:uiPriority w:val="99"/>
    <w:rsid w:val="006D204D"/>
    <w:rPr>
      <w:color w:val="0000FF"/>
      <w:u w:val="single"/>
    </w:rPr>
  </w:style>
  <w:style w:type="paragraph" w:styleId="TOC1">
    <w:name w:val="toc 1"/>
    <w:hidden/>
    <w:rsid w:val="00497C0B"/>
    <w:pPr>
      <w:spacing w:after="160" w:line="259" w:lineRule="auto"/>
      <w:ind w:left="15" w:right="15"/>
    </w:pPr>
    <w:rPr>
      <w:rFonts w:eastAsia="Calibri"/>
      <w:color w:val="000000"/>
    </w:rPr>
  </w:style>
  <w:style w:type="paragraph" w:styleId="TOC2">
    <w:name w:val="toc 2"/>
    <w:hidden/>
    <w:rsid w:val="00497C0B"/>
    <w:pPr>
      <w:spacing w:after="160" w:line="259" w:lineRule="auto"/>
      <w:ind w:left="15" w:right="15"/>
    </w:pPr>
    <w:rPr>
      <w:rFonts w:eastAsia="Calibri"/>
      <w:color w:val="000000"/>
    </w:rPr>
  </w:style>
  <w:style w:type="paragraph" w:styleId="TOC3">
    <w:name w:val="toc 3"/>
    <w:hidden/>
    <w:rsid w:val="00497C0B"/>
    <w:pPr>
      <w:spacing w:after="379" w:line="262" w:lineRule="auto"/>
      <w:ind w:left="49" w:right="524" w:hanging="10"/>
    </w:pPr>
    <w:rPr>
      <w:rFonts w:ascii="Arial" w:eastAsia="Arial" w:hAnsi="Arial" w:cs="Arial"/>
      <w:color w:val="666767"/>
      <w:sz w:val="20"/>
    </w:rPr>
  </w:style>
  <w:style w:type="paragraph" w:styleId="TOC4">
    <w:name w:val="toc 4"/>
    <w:hidden/>
    <w:rsid w:val="00497C0B"/>
    <w:pPr>
      <w:spacing w:after="379" w:line="262" w:lineRule="auto"/>
      <w:ind w:left="49" w:right="524" w:hanging="10"/>
    </w:pPr>
    <w:rPr>
      <w:rFonts w:ascii="Arial" w:eastAsia="Arial" w:hAnsi="Arial" w:cs="Arial"/>
      <w:color w:val="666767"/>
      <w:sz w:val="20"/>
    </w:rPr>
  </w:style>
  <w:style w:type="paragraph" w:styleId="TOC5">
    <w:name w:val="toc 5"/>
    <w:hidden/>
    <w:rsid w:val="00497C0B"/>
    <w:pPr>
      <w:spacing w:after="160" w:line="259" w:lineRule="auto"/>
      <w:ind w:left="15" w:right="15"/>
    </w:pPr>
    <w:rPr>
      <w:rFonts w:eastAsia="Calibri"/>
      <w:color w:val="000000"/>
    </w:rPr>
  </w:style>
  <w:style w:type="paragraph" w:styleId="TOC6">
    <w:name w:val="toc 6"/>
    <w:hidden/>
    <w:rsid w:val="00497C0B"/>
    <w:pPr>
      <w:spacing w:after="379" w:line="262" w:lineRule="auto"/>
      <w:ind w:left="49" w:right="524" w:hanging="10"/>
    </w:pPr>
    <w:rPr>
      <w:rFonts w:ascii="Arial" w:eastAsia="Arial" w:hAnsi="Arial" w:cs="Arial"/>
      <w:color w:val="666767"/>
      <w:sz w:val="20"/>
    </w:rPr>
  </w:style>
  <w:style w:type="paragraph" w:styleId="TOC7">
    <w:name w:val="toc 7"/>
    <w:hidden/>
    <w:rsid w:val="00497C0B"/>
    <w:pPr>
      <w:spacing w:after="160" w:line="259" w:lineRule="auto"/>
      <w:ind w:left="15" w:right="15"/>
    </w:pPr>
    <w:rPr>
      <w:rFonts w:eastAsia="Calibri"/>
      <w:color w:val="000000"/>
    </w:rPr>
  </w:style>
  <w:style w:type="paragraph" w:styleId="TOC8">
    <w:name w:val="toc 8"/>
    <w:hidden/>
    <w:rsid w:val="00497C0B"/>
    <w:pPr>
      <w:spacing w:after="379" w:line="262" w:lineRule="auto"/>
      <w:ind w:left="49" w:right="524" w:hanging="10"/>
    </w:pPr>
    <w:rPr>
      <w:rFonts w:ascii="Arial" w:eastAsia="Arial" w:hAnsi="Arial" w:cs="Arial"/>
      <w:color w:val="666767"/>
      <w:sz w:val="20"/>
    </w:rPr>
  </w:style>
  <w:style w:type="paragraph" w:styleId="TOC9">
    <w:name w:val="toc 9"/>
    <w:hidden/>
    <w:rsid w:val="00497C0B"/>
    <w:pPr>
      <w:spacing w:after="160" w:line="259" w:lineRule="auto"/>
      <w:ind w:left="15" w:right="15"/>
    </w:pPr>
    <w:rPr>
      <w:rFonts w:eastAsia="Calibri"/>
      <w:color w:val="000000"/>
    </w:rPr>
  </w:style>
  <w:style w:type="paragraph" w:customStyle="1" w:styleId="toc10">
    <w:name w:val="toc 10"/>
    <w:hidden/>
    <w:rsid w:val="00497C0B"/>
    <w:pPr>
      <w:spacing w:after="160" w:line="259" w:lineRule="auto"/>
      <w:ind w:left="15" w:right="15"/>
    </w:pPr>
    <w:rPr>
      <w:rFonts w:eastAsia="Calibri"/>
      <w:color w:val="000000"/>
    </w:rPr>
  </w:style>
  <w:style w:type="table" w:customStyle="1" w:styleId="TableGrid">
    <w:name w:val="TableGrid"/>
    <w:rsid w:val="00497C0B"/>
    <w:pPr>
      <w:spacing w:after="0" w:line="240" w:lineRule="auto"/>
    </w:pPr>
    <w:rPr>
      <w:rFonts w:asciiTheme="minorHAnsi" w:hAnsiTheme="minorHAnsi" w:cstheme="minorBidi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8052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6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7</Pages>
  <Words>34830</Words>
  <Characters>198534</Characters>
  <Application>Microsoft Office Word</Application>
  <DocSecurity>0</DocSecurity>
  <Lines>1654</Lines>
  <Paragraphs>4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HS FIFE</Company>
  <LinksUpToDate>false</LinksUpToDate>
  <CharactersWithSpaces>232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eg Robertson</dc:creator>
  <cp:lastModifiedBy>Li Ma</cp:lastModifiedBy>
  <cp:revision>3</cp:revision>
  <dcterms:created xsi:type="dcterms:W3CDTF">2018-10-09T12:25:00Z</dcterms:created>
  <dcterms:modified xsi:type="dcterms:W3CDTF">2018-10-09T12:27:00Z</dcterms:modified>
</cp:coreProperties>
</file>